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pPr w:leftFromText="180" w:rightFromText="180" w:vertAnchor="page" w:horzAnchor="page" w:tblpX="673" w:tblpY="2071"/>
        <w:tblW w:w="14567" w:type="dxa"/>
        <w:tblLayout w:type="fixed"/>
        <w:tblLook w:val="04A0" w:firstRow="1" w:lastRow="0" w:firstColumn="1" w:lastColumn="0" w:noHBand="0" w:noVBand="1"/>
      </w:tblPr>
      <w:tblGrid>
        <w:gridCol w:w="2943"/>
        <w:gridCol w:w="709"/>
        <w:gridCol w:w="2126"/>
        <w:gridCol w:w="1985"/>
        <w:gridCol w:w="1276"/>
        <w:gridCol w:w="1559"/>
        <w:gridCol w:w="1843"/>
        <w:gridCol w:w="2126"/>
      </w:tblGrid>
      <w:tr w:rsidR="002304FD" w:rsidRPr="007155CF" w:rsidTr="00FE02E4">
        <w:tc>
          <w:tcPr>
            <w:tcW w:w="2943" w:type="dxa"/>
          </w:tcPr>
          <w:bookmarkStart w:id="0" w:name="_GoBack"/>
          <w:bookmarkEnd w:id="0"/>
          <w:p w:rsidR="002304FD" w:rsidRPr="00F328DE" w:rsidRDefault="002304FD" w:rsidP="002304FD">
            <w:pPr>
              <w:ind w:left="284"/>
              <w:rPr>
                <w:rFonts w:cstheme="minorHAnsi"/>
                <w:b/>
                <w:sz w:val="20"/>
                <w:szCs w:val="20"/>
              </w:rPr>
            </w:pPr>
            <w:r>
              <w:rPr>
                <w:noProof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821056" behindDoc="0" locked="0" layoutInCell="1" allowOverlap="1" wp14:anchorId="24185D6F" wp14:editId="55C52611">
                      <wp:simplePos x="0" y="0"/>
                      <wp:positionH relativeFrom="column">
                        <wp:posOffset>-51435</wp:posOffset>
                      </wp:positionH>
                      <wp:positionV relativeFrom="paragraph">
                        <wp:posOffset>-1193165</wp:posOffset>
                      </wp:positionV>
                      <wp:extent cx="8030209" cy="962025"/>
                      <wp:effectExtent l="0" t="0" r="9525" b="9525"/>
                      <wp:wrapNone/>
                      <wp:docPr id="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030209" cy="9620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2304FD" w:rsidRDefault="002304FD" w:rsidP="002304FD">
                                  <w:pPr>
                                    <w:spacing w:after="0"/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theme="minorHAnsi"/>
                                      <w:b/>
                                      <w:sz w:val="24"/>
                                      <w:szCs w:val="24"/>
                                    </w:rPr>
                                    <w:t>Supplementary Table 1</w:t>
                                  </w:r>
                                  <w:r w:rsidRPr="003A7EB2">
                                    <w:rPr>
                                      <w:rFonts w:cstheme="minorHAnsi"/>
                                      <w:b/>
                                      <w:sz w:val="24"/>
                                      <w:szCs w:val="24"/>
                                    </w:rPr>
                                    <w:t>:  Existing full and screening tests of development and/or cognitive function and whether they fulfil the required criteria</w:t>
                                  </w:r>
                                  <w:r>
                                    <w:rPr>
                                      <w:rFonts w:cstheme="minorHAnsi"/>
                                      <w:b/>
                                      <w:sz w:val="24"/>
                                      <w:szCs w:val="24"/>
                                    </w:rPr>
                                    <w:t xml:space="preserve"> for an early recognition tool </w:t>
                                  </w:r>
                                  <w:r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 xml:space="preserve">   </w:t>
                                  </w:r>
                                </w:p>
                                <w:p w:rsidR="002304FD" w:rsidRDefault="002304FD" w:rsidP="002304FD">
                                  <w:pPr>
                                    <w:spacing w:after="0"/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 xml:space="preserve">Note: Columns represent the predefined criteria against which tests were assessed as either fulfilling (indicated with </w:t>
                                  </w:r>
                                  <w:r w:rsidRPr="00865C4E"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>a √</w:t>
                                  </w:r>
                                  <w:r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 xml:space="preserve">) or not fulfilling (indicated with </w:t>
                                  </w:r>
                                  <w:proofErr w:type="gramStart"/>
                                  <w:r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>a</w:t>
                                  </w:r>
                                  <w:proofErr w:type="gramEnd"/>
                                  <w:r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  <w:t xml:space="preserve"> x) required criteria.</w:t>
                                  </w:r>
                                </w:p>
                                <w:p w:rsidR="002304FD" w:rsidRPr="003C4CF1" w:rsidRDefault="002304FD" w:rsidP="002304FD">
                                  <w:pPr>
                                    <w:spacing w:after="0"/>
                                    <w:rPr>
                                      <w:rFonts w:cstheme="minorHAnsi"/>
                                      <w:sz w:val="24"/>
                                      <w:szCs w:val="24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-4.05pt;margin-top:-93.95pt;width:632.3pt;height:75.75pt;z-index:251821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" stroked="f">
                      <v:textbox>
                        <w:txbxContent>
                          <w:p w:rsidR="002304FD" w:rsidRDefault="002304FD" w:rsidP="002304FD">
                            <w:pPr>
                              <w:spacing w:after="0"/>
                              <w:rPr>
                                <w:rFonts w:cstheme="minorHAnsi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b/>
                                <w:sz w:val="24"/>
                                <w:szCs w:val="24"/>
                              </w:rPr>
                              <w:t>Supplementary Table 1</w:t>
                            </w:r>
                            <w:r w:rsidRPr="003A7EB2">
                              <w:rPr>
                                <w:rFonts w:cstheme="minorHAnsi"/>
                                <w:b/>
                                <w:sz w:val="24"/>
                                <w:szCs w:val="24"/>
                              </w:rPr>
                              <w:t>:  Existing full and screening tests of development and/or cognitive function and whether they fulfil the required criteria</w:t>
                            </w:r>
                            <w:r>
                              <w:rPr>
                                <w:rFonts w:cstheme="minorHAnsi"/>
                                <w:b/>
                                <w:sz w:val="24"/>
                                <w:szCs w:val="24"/>
                              </w:rPr>
                              <w:t xml:space="preserve"> for an early recognition tool </w:t>
                            </w:r>
                            <w:r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 xml:space="preserve">   </w:t>
                            </w:r>
                          </w:p>
                          <w:p w:rsidR="002304FD" w:rsidRDefault="002304FD" w:rsidP="002304FD">
                            <w:pPr>
                              <w:spacing w:after="0"/>
                              <w:rPr>
                                <w:rFonts w:cstheme="minorHAnsi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 xml:space="preserve">Note: Columns represent the predefined criteria against which tests were assessed as either fulfilling (indicated with </w:t>
                            </w:r>
                            <w:r w:rsidRPr="00865C4E"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>a √</w:t>
                            </w:r>
                            <w:r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 xml:space="preserve">) or not fulfilling (indicated with </w:t>
                            </w:r>
                            <w:proofErr w:type="gramStart"/>
                            <w:r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>a</w:t>
                            </w:r>
                            <w:proofErr w:type="gramEnd"/>
                            <w:r>
                              <w:rPr>
                                <w:rFonts w:cstheme="minorHAnsi"/>
                                <w:sz w:val="24"/>
                                <w:szCs w:val="24"/>
                              </w:rPr>
                              <w:t xml:space="preserve"> x) required criteria.</w:t>
                            </w:r>
                          </w:p>
                          <w:p w:rsidR="002304FD" w:rsidRPr="003C4CF1" w:rsidRDefault="002304FD" w:rsidP="002304FD">
                            <w:pPr>
                              <w:spacing w:after="0"/>
                              <w:rPr>
                                <w:rFonts w:cstheme="minorHAnsi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1624" w:type="dxa"/>
            <w:gridSpan w:val="7"/>
          </w:tcPr>
          <w:p w:rsidR="002304FD" w:rsidRPr="00547C61" w:rsidRDefault="002304FD" w:rsidP="002304FD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547C61">
              <w:rPr>
                <w:rFonts w:cstheme="minorHAnsi"/>
                <w:b/>
                <w:sz w:val="24"/>
                <w:szCs w:val="24"/>
              </w:rPr>
              <w:t>Predefined criteria (decided by consensus by the BDA Development Group)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547C61" w:rsidRDefault="002304FD" w:rsidP="002304FD">
            <w:pPr>
              <w:rPr>
                <w:rFonts w:cstheme="minorHAnsi"/>
                <w:b/>
                <w:sz w:val="24"/>
                <w:szCs w:val="24"/>
              </w:rPr>
            </w:pPr>
            <w:r w:rsidRPr="00547C61">
              <w:rPr>
                <w:rFonts w:cstheme="minorHAnsi"/>
                <w:b/>
                <w:sz w:val="24"/>
                <w:szCs w:val="24"/>
              </w:rPr>
              <w:t>Test</w:t>
            </w:r>
            <w:r w:rsidR="00FE02E4">
              <w:rPr>
                <w:rFonts w:cstheme="minorHAnsi"/>
                <w:b/>
                <w:sz w:val="24"/>
                <w:szCs w:val="24"/>
              </w:rPr>
              <w:t xml:space="preserve">  CHECK AGE RANGES FOR TEST AND REMOVE 5-16 YRS</w:t>
            </w:r>
          </w:p>
        </w:tc>
        <w:tc>
          <w:tcPr>
            <w:tcW w:w="709" w:type="dxa"/>
          </w:tcPr>
          <w:p w:rsidR="002304FD" w:rsidRPr="000C35F8" w:rsidRDefault="00FE02E4" w:rsidP="00FE02E4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Age range (0-4.9 years</w:t>
            </w:r>
            <w:r w:rsidR="002304FD" w:rsidRPr="000C35F8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2126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Administration (able to be administered by clinicians without expertise in developmental testing – also a proxy for low cost)</w:t>
            </w:r>
          </w:p>
        </w:tc>
        <w:tc>
          <w:tcPr>
            <w:tcW w:w="1985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Equipment</w:t>
            </w:r>
          </w:p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(no specialist equipment required – also a proxy for low cost)</w:t>
            </w:r>
            <w:r>
              <w:rPr>
                <w:rFonts w:cstheme="minorHAnsi"/>
                <w:sz w:val="18"/>
                <w:szCs w:val="18"/>
              </w:rPr>
              <w:t>; need for some generic equipment acceptable</w:t>
            </w:r>
          </w:p>
        </w:tc>
        <w:tc>
          <w:tcPr>
            <w:tcW w:w="1276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Observation and parent report  (test has both elements)</w:t>
            </w:r>
          </w:p>
        </w:tc>
        <w:tc>
          <w:tcPr>
            <w:tcW w:w="1559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Time to administer (takes no more than 10 minutes to administer</w:t>
            </w:r>
            <w:r>
              <w:rPr>
                <w:rFonts w:cstheme="minorHAnsi"/>
                <w:sz w:val="18"/>
                <w:szCs w:val="18"/>
              </w:rPr>
              <w:t xml:space="preserve"> for child of any age</w:t>
            </w:r>
            <w:r w:rsidRPr="000C35F8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843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Time to score  (takes no more than 5 minutes to score and does not require any specialist software or equipment – also a proxy for low cost</w:t>
            </w:r>
          </w:p>
        </w:tc>
        <w:tc>
          <w:tcPr>
            <w:tcW w:w="2126" w:type="dxa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Domains covered (covers the identified domains of gross motor, fine motor, daily living skills, communication, socialisation and general understanding)</w:t>
            </w:r>
          </w:p>
        </w:tc>
      </w:tr>
      <w:tr w:rsidR="002304FD" w:rsidRPr="000C35F8" w:rsidTr="00F67B2D">
        <w:tc>
          <w:tcPr>
            <w:tcW w:w="14567" w:type="dxa"/>
            <w:gridSpan w:val="8"/>
          </w:tcPr>
          <w:p w:rsidR="002304FD" w:rsidRPr="00F328DE" w:rsidRDefault="002304FD" w:rsidP="002304FD">
            <w:pPr>
              <w:rPr>
                <w:rFonts w:cstheme="minorHAnsi"/>
                <w:b/>
                <w:sz w:val="24"/>
                <w:szCs w:val="24"/>
              </w:rPr>
            </w:pPr>
            <w:r w:rsidRPr="00F328DE">
              <w:rPr>
                <w:rFonts w:cstheme="minorHAnsi"/>
                <w:b/>
                <w:sz w:val="24"/>
                <w:szCs w:val="24"/>
              </w:rPr>
              <w:t>Screening tests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Ages and Stages Questionnaire</w:t>
            </w:r>
            <w:r w:rsidR="00FE02E4">
              <w:rPr>
                <w:rFonts w:cstheme="minorHAnsi"/>
                <w:sz w:val="16"/>
                <w:szCs w:val="16"/>
              </w:rPr>
              <w:t xml:space="preserve"> </w:t>
            </w:r>
            <w:hyperlink w:anchor="_ENREF_1" w:tooltip="Squires, 2009 #113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Squires&lt;/Author&gt;&lt;Year&gt;2009&lt;/Year&gt;&lt;RecNum&gt;113&lt;/RecNum&gt;&lt;DisplayText&gt;&lt;style face="superscript"&gt;1&lt;/style&gt;&lt;/DisplayText&gt;&lt;record&gt;&lt;rec-number&gt;113&lt;/rec-number&gt;&lt;foreign-keys&gt;&lt;key app="EN" db-id="5vdatdftgdas0cef5pyvwfxixs552ds502xt" timestamp="1458722433"&gt;113&lt;/key&gt;&lt;/foreign-keys&gt;&lt;ref-type name="Book"&gt;6&lt;/ref-type&gt;&lt;contributors&gt;&lt;authors&gt;&lt;author&gt;Squires, J.&lt;/author&gt;&lt;author&gt;Bricker, T.&lt;/author&gt;&lt;author&gt;Twombly, E.&lt;/author&gt;&lt;/authors&gt;&lt;/contributors&gt;&lt;titles&gt;&lt;title&gt;Ages and Stages Questionnaires: Third Edition (ASQ-3)&lt;/title&gt;&lt;/titles&gt;&lt;dates&gt;&lt;year&gt;2009&lt;/year&gt;&lt;/dates&gt;&lt;pub-location&gt;Baltimore, MD&lt;/pub-location&gt;&lt;publisher&gt;Brookes&lt;/publisher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proofErr w:type="spellStart"/>
            <w:r w:rsidRPr="00E727C7">
              <w:rPr>
                <w:rFonts w:cstheme="minorHAnsi"/>
                <w:sz w:val="16"/>
                <w:szCs w:val="16"/>
              </w:rPr>
              <w:t>Batelle</w:t>
            </w:r>
            <w:proofErr w:type="spellEnd"/>
            <w:r w:rsidRPr="00E727C7">
              <w:rPr>
                <w:rFonts w:cstheme="minorHAnsi"/>
                <w:sz w:val="16"/>
                <w:szCs w:val="16"/>
              </w:rPr>
              <w:t xml:space="preserve"> Developmental </w:t>
            </w:r>
            <w:r w:rsidR="00FE02E4">
              <w:rPr>
                <w:rFonts w:cstheme="minorHAnsi"/>
                <w:sz w:val="16"/>
                <w:szCs w:val="16"/>
              </w:rPr>
              <w:t xml:space="preserve">Inventory Screening Test </w:t>
            </w:r>
            <w:hyperlink w:anchor="_ENREF_2" w:tooltip="Oehler-Stinnett,  #296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 ExcludeYear="1"&gt;&lt;Author&gt;Oehler-Stinnett&lt;/Author&gt;&lt;RecNum&gt;296&lt;/RecNum&gt;&lt;DisplayText&gt;&lt;style face="superscript"&gt;2&lt;/style&gt;&lt;/DisplayText&gt;&lt;record&gt;&lt;rec-number&gt;296&lt;/rec-number&gt;&lt;foreign-keys&gt;&lt;key app="EN" db-id="5vdatdftgdas0cef5pyvwfxixs552ds502xt" timestamp="1472729232"&gt;296&lt;/key&gt;&lt;/foreign-keys&gt;&lt;ref-type name="Journal Article"&gt;17&lt;/ref-type&gt;&lt;contributors&gt;&lt;authors&gt;&lt;author&gt;Oehler-Stinnett, JO&lt;/author&gt;&lt;/authors&gt;&lt;/contributors&gt;&lt;titles&gt;&lt;title&gt;Batelle Developmental Inventory Screening Test&lt;/title&gt;&lt;secondary-title&gt;Mental Measurement Yearbook&lt;/secondary-title&gt;&lt;/titles&gt;&lt;periodical&gt;&lt;full-title&gt;Mental Measurement Yearbook&lt;/full-title&gt;&lt;/periodical&gt;&lt;dates&gt;&lt;/dates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2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color w:val="FF0000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Default="002304FD" w:rsidP="002304FD">
            <w:pPr>
              <w:rPr>
                <w:rFonts w:cstheme="minorHAnsi"/>
                <w:color w:val="000000"/>
                <w:sz w:val="16"/>
                <w:szCs w:val="16"/>
                <w:lang w:eastAsia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eastAsia="en-GB"/>
              </w:rPr>
              <w:t xml:space="preserve">Bayley-III Screening test </w:t>
            </w:r>
            <w:hyperlink w:anchor="_ENREF_3" w:tooltip="Bayley, 2005 #116" w:history="1"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Bayley&lt;/Author&gt;&lt;Year&gt;2005&lt;/Year&gt;&lt;RecNum&gt;116&lt;/RecNum&gt;&lt;DisplayText&gt;&lt;style face="superscript"&gt;3&lt;/style&gt;&lt;/DisplayText&gt;&lt;record&gt;&lt;rec-number&gt;116&lt;/rec-number&gt;&lt;foreign-keys&gt;&lt;key app="EN" db-id="5vdatdftgdas0cef5pyvwfxixs552ds502xt" timestamp="1458726105"&gt;116&lt;/key&gt;&lt;/foreign-keys&gt;&lt;ref-type name="Book"&gt;6&lt;/ref-type&gt;&lt;contributors&gt;&lt;authors&gt;&lt;author&gt;Bayley, N.&lt;/author&gt;&lt;/authors&gt;&lt;/contributors&gt;&lt;titles&gt;&lt;title&gt;Bayley-III Screening Test&lt;/title&gt;&lt;/titles&gt;&lt;dates&gt;&lt;year&gt;2005&lt;/year&gt;&lt;/dates&gt;&lt;pub-location&gt;San Antonio, TX&lt;/pub-location&gt;&lt;publisher&gt;PsychCorp&lt;/publisher&gt;&lt;urls&gt;&lt;/urls&gt;&lt;/record&gt;&lt;/Cite&gt;&lt;/EndNote&gt;</w:instrTex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3</w: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  <w:p w:rsidR="002304FD" w:rsidRPr="000E3196" w:rsidRDefault="002304FD" w:rsidP="002304FD">
            <w:pPr>
              <w:rPr>
                <w:rFonts w:cstheme="minorHAnsi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2304FD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Birth to Three Assessment and</w:t>
            </w:r>
          </w:p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Intervention System, 2</w:t>
            </w:r>
            <w:r w:rsidRPr="00E727C7">
              <w:rPr>
                <w:rFonts w:cstheme="minorHAnsi"/>
                <w:sz w:val="16"/>
                <w:szCs w:val="16"/>
                <w:vertAlign w:val="superscript"/>
              </w:rPr>
              <w:t>nd</w:t>
            </w:r>
            <w:r w:rsidR="00FE02E4">
              <w:rPr>
                <w:rFonts w:cstheme="minorHAnsi"/>
                <w:sz w:val="16"/>
                <w:szCs w:val="16"/>
              </w:rPr>
              <w:t xml:space="preserve"> Ed </w:t>
            </w:r>
            <w:hyperlink w:anchor="_ENREF_4" w:tooltip="Ammer, 2000 #294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Ammer&lt;/Author&gt;&lt;Year&gt;2000&lt;/Year&gt;&lt;RecNum&gt;294&lt;/RecNum&gt;&lt;DisplayText&gt;&lt;style face="superscript"&gt;4&lt;/style&gt;&lt;/DisplayText&gt;&lt;record&gt;&lt;rec-number&gt;294&lt;/rec-number&gt;&lt;foreign-keys&gt;&lt;key app="EN" db-id="5vdatdftgdas0cef5pyvwfxixs552ds502xt" timestamp="1472729097"&gt;294&lt;/key&gt;&lt;/foreign-keys&gt;&lt;ref-type name="Book"&gt;6&lt;/ref-type&gt;&lt;contributors&gt;&lt;authors&gt;&lt;author&gt;Ammer, Jerome Joseph&lt;/author&gt;&lt;author&gt;Bangs, Tina E&lt;/author&gt;&lt;/authors&gt;&lt;/contributors&gt;&lt;titles&gt;&lt;title&gt;Birth to three assessment and intervention system&lt;/title&gt;&lt;/titles&gt;&lt;dates&gt;&lt;year&gt;2000&lt;/year&gt;&lt;/dates&gt;&lt;publisher&gt;Pro-Ed&lt;/publisher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4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Default="002304FD" w:rsidP="002304FD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 xml:space="preserve">Brigance Early Childhood Screens </w:t>
            </w:r>
            <w:hyperlink w:anchor="_ENREF_5" w:tooltip="Brigance, 2010 #284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Brigance&lt;/Author&gt;&lt;Year&gt;2010&lt;/Year&gt;&lt;RecNum&gt;284&lt;/RecNum&gt;&lt;DisplayText&gt;&lt;style face="superscript"&gt;5&lt;/style&gt;&lt;/DisplayText&gt;&lt;record&gt;&lt;rec-number&gt;284&lt;/rec-number&gt;&lt;foreign-keys&gt;&lt;key app="EN" db-id="5vdatdftgdas0cef5pyvwfxixs552ds502xt" timestamp="1472645285"&gt;284&lt;/key&gt;&lt;/foreign-keys&gt;&lt;ref-type name="Journal Article"&gt;17&lt;/ref-type&gt;&lt;contributors&gt;&lt;authors&gt;&lt;author&gt;Brigance, AH&lt;/author&gt;&lt;author&gt;Glascoe, FP&lt;/author&gt;&lt;/authors&gt;&lt;/contributors&gt;&lt;titles&gt;&lt;title&gt;Brigance Early Childhood Screen II&lt;/title&gt;&lt;secondary-title&gt;North Billerica, MA: Curriculum Associates&lt;/secondary-title&gt;&lt;/titles&gt;&lt;periodical&gt;&lt;full-title&gt;North Billerica, MA: Curriculum Associates&lt;/full-title&gt;&lt;/periodical&gt;&lt;dates&gt;&lt;year&gt;2010&lt;/year&gt;&lt;/dates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5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  <w:p w:rsidR="002304FD" w:rsidRPr="00E727C7" w:rsidRDefault="002304FD" w:rsidP="002304FD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Cognitive Abilities Scale – 2</w:t>
            </w:r>
            <w:r w:rsidRPr="00E727C7">
              <w:rPr>
                <w:rFonts w:cstheme="minorHAnsi"/>
                <w:sz w:val="16"/>
                <w:szCs w:val="16"/>
                <w:vertAlign w:val="superscript"/>
              </w:rPr>
              <w:t>nd</w:t>
            </w:r>
            <w:r w:rsidR="00FE02E4">
              <w:rPr>
                <w:rFonts w:cstheme="minorHAnsi"/>
                <w:sz w:val="16"/>
                <w:szCs w:val="16"/>
              </w:rPr>
              <w:t xml:space="preserve"> Ed </w:t>
            </w:r>
            <w:hyperlink w:anchor="_ENREF_6" w:tooltip="Bradley-Johnson, 2001 #301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Bradley-Johnson&lt;/Author&gt;&lt;Year&gt;2001&lt;/Year&gt;&lt;RecNum&gt;301&lt;/RecNum&gt;&lt;DisplayText&gt;&lt;style face="superscript"&gt;6&lt;/style&gt;&lt;/DisplayText&gt;&lt;record&gt;&lt;rec-number&gt;301&lt;/rec-number&gt;&lt;foreign-keys&gt;&lt;key app="EN" db-id="5vdatdftgdas0cef5pyvwfxixs552ds502xt" timestamp="1472732557"&gt;301&lt;/key&gt;&lt;/foreign-keys&gt;&lt;ref-type name="Book"&gt;6&lt;/ref-type&gt;&lt;contributors&gt;&lt;authors&gt;&lt;author&gt;Bradley-Johnson, S. &lt;/author&gt;&lt;author&gt;Johnson, C. M. &lt;/author&gt;&lt;/authors&gt;&lt;/contributors&gt;&lt;titles&gt;&lt;title&gt;Cognitive Abilities Scale–Second Edition&lt;/title&gt;&lt;/titles&gt;&lt;dates&gt;&lt;year&gt;2001&lt;/year&gt;&lt;/dates&gt;&lt;pub-location&gt;Austin: TX&lt;/pub-location&gt;&lt;publisher&gt;PRO-ED&lt;/publisher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6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Cognitive Adaptive Test and Clinical Linguistic and Audi</w:t>
            </w:r>
            <w:r w:rsidR="00FE02E4">
              <w:rPr>
                <w:rFonts w:cstheme="minorHAnsi"/>
                <w:sz w:val="16"/>
                <w:szCs w:val="16"/>
              </w:rPr>
              <w:t xml:space="preserve">tory Milestone Scale </w:t>
            </w:r>
            <w:hyperlink w:anchor="_ENREF_7" w:tooltip="Accardo, 2005 #293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Accardo&lt;/Author&gt;&lt;Year&gt;2005&lt;/Year&gt;&lt;RecNum&gt;293&lt;/RecNum&gt;&lt;DisplayText&gt;&lt;style face="superscript"&gt;7&lt;/style&gt;&lt;/DisplayText&gt;&lt;record&gt;&lt;rec-number&gt;293&lt;/rec-number&gt;&lt;foreign-keys&gt;&lt;key app="EN" db-id="5vdatdftgdas0cef5pyvwfxixs552ds502xt" timestamp="1472728839"&gt;293&lt;/key&gt;&lt;/foreign-keys&gt;&lt;ref-type name="Book"&gt;6&lt;/ref-type&gt;&lt;contributors&gt;&lt;authors&gt;&lt;author&gt;Accardo, Pasquale J&lt;/author&gt;&lt;author&gt;Capute, Arnold J&lt;/author&gt;&lt;/authors&gt;&lt;/contributors&gt;&lt;titles&gt;&lt;title&gt;The Capute Scales: Cognitive Adaptive Test/Clinical Linguistic &amp;amp; Auditory Milestone Scale (CAT/CLAMS)&lt;/title&gt;&lt;/titles&gt;&lt;dates&gt;&lt;year&gt;2005&lt;/year&gt;&lt;/dates&gt;&lt;publisher&gt;Brookes Pub&lt;/publisher&gt;&lt;isbn&gt;1557668132&lt;/isbn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7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color w:val="000000"/>
                <w:sz w:val="16"/>
                <w:szCs w:val="16"/>
                <w:lang w:eastAsia="en-GB"/>
              </w:rPr>
              <w:t>Denver Developme</w:t>
            </w:r>
            <w:r w:rsidR="00FE02E4">
              <w:rPr>
                <w:rFonts w:cstheme="minorHAnsi"/>
                <w:color w:val="000000"/>
                <w:sz w:val="16"/>
                <w:szCs w:val="16"/>
                <w:lang w:eastAsia="en-GB"/>
              </w:rPr>
              <w:t xml:space="preserve">ntal Screening Test II </w:t>
            </w:r>
            <w:hyperlink w:anchor="_ENREF_8" w:tooltip="Frankenburg, 1992 #271" w:history="1"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Frankenburg&lt;/Author&gt;&lt;Year&gt;1992&lt;/Year&gt;&lt;RecNum&gt;271&lt;/RecNum&gt;&lt;DisplayText&gt;&lt;style face="superscript"&gt;8&lt;/style&gt;&lt;/DisplayText&gt;&lt;record&gt;&lt;rec-number&gt;271&lt;/rec-number&gt;&lt;foreign-keys&gt;&lt;key app="EN" db-id="5vdatdftgdas0cef5pyvwfxixs552ds502xt" timestamp="1472643671"&gt;271&lt;/key&gt;&lt;/foreign-keys&gt;&lt;ref-type name="Journal Article"&gt;17&lt;/ref-type&gt;&lt;contributors&gt;&lt;authors&gt;&lt;author&gt;Frankenburg, William K&lt;/author&gt;&lt;author&gt;Dodds, Josiah&lt;/author&gt;&lt;author&gt;Archer, Philip&lt;/author&gt;&lt;author&gt;Shapiro, Howard&lt;/author&gt;&lt;author&gt;Bresnick, Beverly&lt;/author&gt;&lt;/authors&gt;&lt;/contributors&gt;&lt;titles&gt;&lt;title&gt;The Denver II: a major revision and restandardization of the Denver Developmental Screening Test&lt;/title&gt;&lt;secondary-title&gt;Pediatrics&lt;/secondary-title&gt;&lt;/titles&gt;&lt;periodical&gt;&lt;full-title&gt;Pediatrics&lt;/full-title&gt;&lt;abbr-1&gt;Pediatrics&lt;/abbr-1&gt;&lt;/periodical&gt;&lt;pages&gt;91-97&lt;/pages&gt;&lt;volume&gt;89&lt;/volume&gt;&lt;number&gt;1&lt;/number&gt;&lt;dates&gt;&lt;year&gt;1992&lt;/year&gt;&lt;/dates&gt;&lt;isbn&gt;0031-4005&lt;/isbn&gt;&lt;urls&gt;&lt;/urls&gt;&lt;/record&gt;&lt;/Cite&gt;&lt;/EndNote&gt;</w:instrTex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8</w: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Developmental Activities</w:t>
            </w:r>
            <w:r w:rsidR="00FE02E4">
              <w:rPr>
                <w:rFonts w:cstheme="minorHAnsi"/>
                <w:sz w:val="16"/>
                <w:szCs w:val="16"/>
              </w:rPr>
              <w:t xml:space="preserve"> Screening Inventory-II </w:t>
            </w:r>
            <w:hyperlink w:anchor="_ENREF_9" w:tooltip="Fewell, 1984 #291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Fewell&lt;/Author&gt;&lt;Year&gt;1984&lt;/Year&gt;&lt;RecNum&gt;291&lt;/RecNum&gt;&lt;DisplayText&gt;&lt;style face="superscript"&gt;9&lt;/style&gt;&lt;/DisplayText&gt;&lt;record&gt;&lt;rec-number&gt;291&lt;/rec-number&gt;&lt;foreign-keys&gt;&lt;key app="EN" db-id="5vdatdftgdas0cef5pyvwfxixs552ds502xt" timestamp="1472728267"&gt;291&lt;/key&gt;&lt;/foreign-keys&gt;&lt;ref-type name="Journal Article"&gt;17&lt;/ref-type&gt;&lt;contributors&gt;&lt;authors&gt;&lt;author&gt;Fewell, RR&lt;/author&gt;&lt;author&gt;Langley, MB&lt;/author&gt;&lt;/authors&gt;&lt;/contributors&gt;&lt;titles&gt;&lt;title&gt;Developmental Activities Screening Inventory–II&lt;/title&gt;&lt;secondary-title&gt;Austin, TX: Pro-ed Inc&lt;/secondary-title&gt;&lt;/titles&gt;&lt;periodical&gt;&lt;full-title&gt;Austin, TX: PRO-ED Inc&lt;/full-title&gt;&lt;/periodical&gt;&lt;dates&gt;&lt;year&gt;1984&lt;/year&gt;&lt;/dates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9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2304FD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Developmental Assessment of</w:t>
            </w:r>
          </w:p>
          <w:p w:rsidR="002304FD" w:rsidRPr="00E727C7" w:rsidRDefault="00FE02E4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Young Children </w:t>
            </w:r>
            <w:hyperlink w:anchor="_ENREF_10" w:tooltip="Voress, 1998 #290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Voress&lt;/Author&gt;&lt;Year&gt;1998&lt;/Year&gt;&lt;RecNum&gt;290&lt;/RecNum&gt;&lt;DisplayText&gt;&lt;style face="superscript"&gt;10&lt;/style&gt;&lt;/DisplayText&gt;&lt;record&gt;&lt;rec-number&gt;290&lt;/rec-number&gt;&lt;foreign-keys&gt;&lt;key app="EN" db-id="5vdatdftgdas0cef5pyvwfxixs552ds502xt" timestamp="1472728194"&gt;290&lt;/key&gt;&lt;/foreign-keys&gt;&lt;ref-type name="Journal Article"&gt;17&lt;/ref-type&gt;&lt;contributors&gt;&lt;authors&gt;&lt;author&gt;Voress, Judith K&lt;/author&gt;&lt;author&gt;Maddox, Taddy&lt;/author&gt;&lt;/authors&gt;&lt;/contributors&gt;&lt;titles&gt;&lt;title&gt;Developmental assessment of young children (DAYC)&lt;/title&gt;&lt;secondary-title&gt;Austin, TX: PRO-ED Inc&lt;/secondary-title&gt;&lt;/titles&gt;&lt;periodical&gt;&lt;full-title&gt;Austin, TX: PRO-ED Inc&lt;/full-title&gt;&lt;/periodical&gt;&lt;dates&gt;&lt;year&gt;1998&lt;/year&gt;&lt;/dates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0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2304FD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Early Learning Accomplishment</w:t>
            </w:r>
          </w:p>
          <w:p w:rsidR="002304FD" w:rsidRPr="00E727C7" w:rsidRDefault="00FE02E4" w:rsidP="002304FD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Profile</w:t>
            </w:r>
            <w:r w:rsidR="002304FD" w:rsidRPr="00E727C7">
              <w:rPr>
                <w:rFonts w:cstheme="minorHAnsi"/>
                <w:sz w:val="16"/>
                <w:szCs w:val="16"/>
              </w:rPr>
              <w:t>, Learning</w:t>
            </w:r>
          </w:p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Accomplishment Profile, 3</w:t>
            </w:r>
            <w:r w:rsidRPr="00E727C7">
              <w:rPr>
                <w:rFonts w:cstheme="minorHAnsi"/>
                <w:sz w:val="16"/>
                <w:szCs w:val="16"/>
                <w:vertAlign w:val="superscript"/>
              </w:rPr>
              <w:t>rd</w:t>
            </w:r>
            <w:r w:rsidR="00FE02E4">
              <w:rPr>
                <w:rFonts w:cstheme="minorHAnsi"/>
                <w:sz w:val="16"/>
                <w:szCs w:val="16"/>
              </w:rPr>
              <w:t xml:space="preserve"> Ed </w:t>
            </w:r>
            <w:r>
              <w:rPr>
                <w:rFonts w:cstheme="minorHAnsi"/>
                <w:sz w:val="16"/>
                <w:szCs w:val="16"/>
              </w:rPr>
              <w:t xml:space="preserve"> </w:t>
            </w:r>
            <w:r>
              <w:rPr>
                <w:rFonts w:cstheme="minorHAnsi"/>
                <w:sz w:val="16"/>
                <w:szCs w:val="16"/>
              </w:rPr>
              <w:fldChar w:fldCharType="begin"/>
            </w:r>
            <w:r w:rsidR="00BC008C">
              <w:rPr>
                <w:rFonts w:cstheme="minorHAnsi"/>
                <w:sz w:val="16"/>
                <w:szCs w:val="16"/>
              </w:rPr>
              <w:instrText xml:space="preserve"> ADDIN EN.CITE &lt;EndNote&gt;&lt;Cite&gt;&lt;Author&gt;Project.&lt;/Author&gt;&lt;Year&gt;1992&lt;/Year&gt;&lt;RecNum&gt;300&lt;/RecNum&gt;&lt;DisplayText&gt;&lt;style face="superscript"&gt;11, 12&lt;/style&gt;&lt;/DisplayText&gt;&lt;record&gt;&lt;rec-number&gt;300&lt;/rec-number&gt;&lt;foreign-keys&gt;&lt;key app="EN" db-id="5vdatdftgdas0cef5pyvwfxixs552ds502xt" timestamp="1472732037"&gt;300&lt;/key&gt;&lt;/foreign-keys&gt;&lt;ref-type name="Book"&gt;6&lt;/ref-type&gt;&lt;contributors&gt;&lt;authors&gt;&lt;author&gt;Chapel Hill Outreach Training Project. &lt;/author&gt;&lt;/authors&gt;&lt;/contributors&gt;&lt;titles&gt;&lt;title&gt;The learning accomplishment profile diagnostic standardized assessment examiner’s manual. &lt;/title&gt;&lt;/titles&gt;&lt;dates&gt;&lt;year&gt;1992&lt;/year&gt;&lt;/dates&gt;&lt;pub-location&gt;New York: NY&lt;/pub-location&gt;&lt;publisher&gt;Kaplan Press&lt;/publisher&gt;&lt;urls&gt;&lt;/urls&gt;&lt;/record&gt;&lt;/Cite&gt;&lt;Cite&gt;&lt;Author&gt;Project.&lt;/Author&gt;&lt;Year&gt;2001&lt;/Year&gt;&lt;RecNum&gt;299&lt;/RecNum&gt;&lt;record&gt;&lt;rec-number&gt;299&lt;/rec-number&gt;&lt;foreign-keys&gt;&lt;key app="EN" db-id="5vdatdftgdas0cef5pyvwfxixs552ds502xt" timestamp="1472731964"&gt;299&lt;/key&gt;&lt;/foreign-keys&gt;&lt;ref-type name="Book"&gt;6&lt;/ref-type&gt;&lt;contributors&gt;&lt;authors&gt;&lt;author&gt;Chapel Hill Outreach Training Project. &lt;/author&gt;&lt;/authors&gt;&lt;/contributors&gt;&lt;titles&gt;&lt;title&gt;The early learning accomplishment profile edition examiner’s manual and technical report. &lt;/title&gt;&lt;/titles&gt;&lt;dates&gt;&lt;year&gt;2001&lt;/year&gt;&lt;/dates&gt;&lt;pub-location&gt;New York: NY&lt;/pub-location&gt;&lt;publisher&gt;Kaplan Press&lt;/publisher&gt;&lt;urls&gt;&lt;/urls&gt;&lt;/record&gt;&lt;/Cite&gt;&lt;/EndNote&gt;</w:instrText>
            </w:r>
            <w:r>
              <w:rPr>
                <w:rFonts w:cstheme="minorHAnsi"/>
                <w:sz w:val="16"/>
                <w:szCs w:val="16"/>
              </w:rPr>
              <w:fldChar w:fldCharType="separate"/>
            </w:r>
            <w:hyperlink w:anchor="_ENREF_11" w:tooltip="Project., 1992 #300" w:history="1"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1</w:t>
              </w:r>
            </w:hyperlink>
            <w:r w:rsidR="00BC008C" w:rsidRPr="00BC008C">
              <w:rPr>
                <w:rFonts w:cstheme="minorHAnsi"/>
                <w:noProof/>
                <w:sz w:val="16"/>
                <w:szCs w:val="16"/>
                <w:vertAlign w:val="superscript"/>
              </w:rPr>
              <w:t xml:space="preserve">, </w:t>
            </w:r>
            <w:hyperlink w:anchor="_ENREF_12" w:tooltip="Project., 2001 #299" w:history="1"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2</w:t>
              </w:r>
            </w:hyperlink>
            <w:r>
              <w:rPr>
                <w:rFonts w:cstheme="minorHAnsi"/>
                <w:sz w:val="16"/>
                <w:szCs w:val="16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RPr="000C35F8" w:rsidTr="00FE02E4">
        <w:tc>
          <w:tcPr>
            <w:tcW w:w="2943" w:type="dxa"/>
          </w:tcPr>
          <w:p w:rsidR="002304FD" w:rsidRPr="00E727C7" w:rsidRDefault="002304FD" w:rsidP="00FE02E4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>In</w:t>
            </w:r>
            <w:r w:rsidR="00FE02E4">
              <w:rPr>
                <w:rFonts w:cstheme="minorHAnsi"/>
                <w:sz w:val="16"/>
                <w:szCs w:val="16"/>
              </w:rPr>
              <w:t xml:space="preserve">fant Development Inventory </w:t>
            </w:r>
            <w:r w:rsidRPr="00E727C7">
              <w:rPr>
                <w:rFonts w:cstheme="minorHAnsi"/>
                <w:sz w:val="16"/>
                <w:szCs w:val="16"/>
              </w:rPr>
              <w:t>/ Child Development</w:t>
            </w:r>
            <w:r w:rsidR="00FE02E4">
              <w:rPr>
                <w:rFonts w:cstheme="minorHAnsi"/>
                <w:sz w:val="16"/>
                <w:szCs w:val="16"/>
              </w:rPr>
              <w:t xml:space="preserve"> </w:t>
            </w:r>
            <w:r w:rsidRPr="00E727C7">
              <w:rPr>
                <w:rFonts w:cstheme="minorHAnsi"/>
                <w:sz w:val="16"/>
                <w:szCs w:val="16"/>
              </w:rPr>
              <w:t>Review</w:t>
            </w:r>
            <w:r>
              <w:rPr>
                <w:rFonts w:cstheme="minorHAnsi"/>
                <w:sz w:val="16"/>
                <w:szCs w:val="16"/>
              </w:rPr>
              <w:t xml:space="preserve"> </w:t>
            </w:r>
            <w:hyperlink w:anchor="_ENREF_13" w:tooltip="Ireton, 1992 #286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Ireton&lt;/Author&gt;&lt;Year&gt;1992&lt;/Year&gt;&lt;RecNum&gt;286&lt;/RecNum&gt;&lt;DisplayText&gt;&lt;style face="superscript"&gt;13&lt;/style&gt;&lt;/DisplayText&gt;&lt;record&gt;&lt;rec-number&gt;286&lt;/rec-number&gt;&lt;foreign-keys&gt;&lt;key app="EN" db-id="5vdatdftgdas0cef5pyvwfxixs552ds502xt" timestamp="1472645442"&gt;286&lt;/key&gt;&lt;/foreign-keys&gt;&lt;ref-type name="Book"&gt;6&lt;/ref-type&gt;&lt;contributors&gt;&lt;authors&gt;&lt;author&gt;Ireton, Harold&lt;/author&gt;&lt;/authors&gt;&lt;/contributors&gt;&lt;titles&gt;&lt;title&gt;Child development inventory&lt;/title&gt;&lt;/titles&gt;&lt;dates&gt;&lt;year&gt;1992&lt;/year&gt;&lt;/dates&gt;&lt;publisher&gt;Behavior Science Systems Minneapolis, MN&lt;/publisher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3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Kaufman 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 xml:space="preserve">Brief Intelligence Test </w:t>
            </w:r>
            <w:hyperlink w:anchor="_ENREF_14" w:tooltip="Kaufman, 1990 #274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Kaufman&lt;/Author&gt;&lt;Year&gt;1990&lt;/Year&gt;&lt;RecNum&gt;274&lt;/RecNum&gt;&lt;DisplayText&gt;&lt;style face="superscript"&gt;14&lt;/style&gt;&lt;/DisplayText&gt;&lt;record&gt;&lt;rec-number&gt;274&lt;/rec-number&gt;&lt;foreign-keys&gt;&lt;key app="EN" db-id="5vdatdftgdas0cef5pyvwfxixs552ds502xt" timestamp="1472644631"&gt;274&lt;/key&gt;&lt;/foreign-keys&gt;&lt;ref-type name="Book"&gt;6&lt;/ref-type&gt;&lt;contributors&gt;&lt;authors&gt;&lt;author&gt;Kaufman, Alan S&lt;/author&gt;&lt;author&gt;Kaufman, Nadeen L&lt;/author&gt;&lt;/authors&gt;&lt;/contributors&gt;&lt;titles&gt;&lt;title&gt;K-BIT: Kaufman brief intelligence test&lt;/title&gt;&lt;/titles&gt;&lt;dates&gt;&lt;year&gt;1990&lt;/year&gt;&lt;/dates&gt;&lt;publisher&gt;American Guidance Service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14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Parents’ Evaluatio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 xml:space="preserve">n of Developmental Status </w:t>
            </w: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hyperlink w:anchor="_ENREF_15" w:tooltip="Glascoe, 1997 #278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Glascoe&lt;/Author&gt;&lt;Year&gt;1997&lt;/Year&gt;&lt;RecNum&gt;278&lt;/RecNum&gt;&lt;DisplayText&gt;&lt;style face="superscript"&gt;15&lt;/style&gt;&lt;/DisplayText&gt;&lt;record&gt;&lt;rec-number&gt;278&lt;/rec-number&gt;&lt;foreign-keys&gt;&lt;key app="EN" db-id="5vdatdftgdas0cef5pyvwfxixs552ds502xt" timestamp="1472644877"&gt;278&lt;/key&gt;&lt;/foreign-keys&gt;&lt;ref-type name="Journal Article"&gt;17&lt;/ref-type&gt;&lt;contributors&gt;&lt;authors&gt;&lt;author&gt;Glascoe, Frances P&lt;/author&gt;&lt;/authors&gt;&lt;/contributors&gt;&lt;titles&gt;&lt;title&gt;Parents’ evaluation of developmental status (PEDS)&lt;/title&gt;&lt;secondary-title&gt;Ellsworth &amp;amp; Vandermeer Press, Ltd&lt;/secondary-title&gt;&lt;/titles&gt;&lt;periodical&gt;&lt;full-title&gt;Ellsworth &amp;amp; Vandermeer Press, Ltd&lt;/full-title&gt;&lt;/periodical&gt;&lt;dates&gt;&lt;year&gt;1997&lt;/year&gt;&lt;/dates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15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Parents’ Evaluation of Developmental Status – Developmental milestones </w:t>
            </w:r>
            <w:hyperlink w:anchor="_ENREF_16" w:tooltip="Brothers, 2008 #279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Brothers&lt;/Author&gt;&lt;Year&gt;2008&lt;/Year&gt;&lt;RecNum&gt;279&lt;/RecNum&gt;&lt;DisplayText&gt;&lt;style face="superscript"&gt;16&lt;/style&gt;&lt;/DisplayText&gt;&lt;record&gt;&lt;rec-number&gt;279&lt;/rec-number&gt;&lt;foreign-keys&gt;&lt;key app="EN" db-id="5vdatdftgdas0cef5pyvwfxixs552ds502xt" timestamp="1472644934"&gt;279&lt;/key&gt;&lt;/foreign-keys&gt;&lt;ref-type name="Journal Article"&gt;17&lt;/ref-type&gt;&lt;contributors&gt;&lt;authors&gt;&lt;author&gt;Brothers, Kyle B&lt;/author&gt;&lt;author&gt;Glascoe, Frances Page&lt;/author&gt;&lt;author&gt;Robertshaw, Nicholas S&lt;/author&gt;&lt;/authors&gt;&lt;/contributors&gt;&lt;titles&gt;&lt;title&gt;PEDS: developmental milestones—an accurate brief tool for surveillance and screening&lt;/title&gt;&lt;secondary-title&gt;Clinical pediatrics&lt;/secondary-title&gt;&lt;/titles&gt;&lt;periodical&gt;&lt;full-title&gt;Clinical pediatrics&lt;/full-title&gt;&lt;/periodical&gt;&lt;pages&gt;271-279&lt;/pages&gt;&lt;volume&gt;47&lt;/volume&gt;&lt;number&gt;3&lt;/number&gt;&lt;dates&gt;&lt;year&gt;2008&lt;/year&gt;&lt;/dates&gt;&lt;isbn&gt;0009-9228&lt;/isbn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16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rPr>
          <w:trHeight w:val="1690"/>
        </w:trPr>
        <w:tc>
          <w:tcPr>
            <w:tcW w:w="2943" w:type="dxa"/>
            <w:shd w:val="clear" w:color="auto" w:fill="auto"/>
          </w:tcPr>
          <w:p w:rsidR="002304FD" w:rsidRPr="00547C61" w:rsidRDefault="002304FD" w:rsidP="002304FD">
            <w:pPr>
              <w:rPr>
                <w:rFonts w:cstheme="minorHAnsi"/>
                <w:b/>
                <w:sz w:val="24"/>
                <w:szCs w:val="24"/>
              </w:rPr>
            </w:pPr>
            <w:r w:rsidRPr="00547C61">
              <w:rPr>
                <w:rFonts w:cstheme="minorHAnsi"/>
                <w:b/>
                <w:sz w:val="24"/>
                <w:szCs w:val="24"/>
              </w:rPr>
              <w:lastRenderedPageBreak/>
              <w:t>Test</w:t>
            </w:r>
          </w:p>
        </w:tc>
        <w:tc>
          <w:tcPr>
            <w:tcW w:w="709" w:type="dxa"/>
            <w:shd w:val="clear" w:color="auto" w:fill="auto"/>
          </w:tcPr>
          <w:p w:rsidR="002304FD" w:rsidRPr="000C35F8" w:rsidRDefault="002304FD" w:rsidP="00FE02E4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Age range (0-4.9 years)</w:t>
            </w:r>
          </w:p>
        </w:tc>
        <w:tc>
          <w:tcPr>
            <w:tcW w:w="2126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Administration (able to be administered by clinicians without expertise in developmental testing – also a proxy for low cost)</w:t>
            </w:r>
          </w:p>
        </w:tc>
        <w:tc>
          <w:tcPr>
            <w:tcW w:w="1985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Equipment</w:t>
            </w:r>
          </w:p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(no specialist equipment required – also a proxy for low cost)</w:t>
            </w:r>
            <w:r>
              <w:rPr>
                <w:rFonts w:cstheme="minorHAnsi"/>
                <w:sz w:val="18"/>
                <w:szCs w:val="18"/>
              </w:rPr>
              <w:t>; need for some generic equipment acceptable</w:t>
            </w:r>
          </w:p>
        </w:tc>
        <w:tc>
          <w:tcPr>
            <w:tcW w:w="1276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Observation and parent report  (test has both elements)</w:t>
            </w:r>
          </w:p>
        </w:tc>
        <w:tc>
          <w:tcPr>
            <w:tcW w:w="1559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Time to administer (takes no more than 10 minutes to administer</w:t>
            </w:r>
            <w:r>
              <w:rPr>
                <w:rFonts w:cstheme="minorHAnsi"/>
                <w:sz w:val="18"/>
                <w:szCs w:val="18"/>
              </w:rPr>
              <w:t xml:space="preserve"> for child of any age</w:t>
            </w:r>
            <w:r w:rsidRPr="000C35F8">
              <w:rPr>
                <w:rFonts w:cstheme="minorHAnsi"/>
                <w:sz w:val="18"/>
                <w:szCs w:val="18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Time to score  (takes no more than 5 minutes to score and does not require any specialist software or equipment – also a proxy for low cost</w:t>
            </w:r>
          </w:p>
        </w:tc>
        <w:tc>
          <w:tcPr>
            <w:tcW w:w="2126" w:type="dxa"/>
            <w:shd w:val="clear" w:color="auto" w:fill="auto"/>
          </w:tcPr>
          <w:p w:rsidR="002304FD" w:rsidRPr="000C35F8" w:rsidRDefault="002304FD" w:rsidP="002304FD">
            <w:pPr>
              <w:rPr>
                <w:rFonts w:cstheme="minorHAnsi"/>
                <w:sz w:val="18"/>
                <w:szCs w:val="18"/>
              </w:rPr>
            </w:pPr>
            <w:r w:rsidRPr="000C35F8">
              <w:rPr>
                <w:rFonts w:cstheme="minorHAnsi"/>
                <w:sz w:val="18"/>
                <w:szCs w:val="18"/>
              </w:rPr>
              <w:t>Domains covered (covers the identified domains of gross motor, fine motor, daily living skills, communication, socialisation and general understanding)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autoSpaceDE w:val="0"/>
              <w:autoSpaceDN w:val="0"/>
              <w:adjustRightInd w:val="0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Parent Report of </w:t>
            </w:r>
            <w:r w:rsidRPr="00E727C7">
              <w:rPr>
                <w:rFonts w:cstheme="minorHAnsi"/>
                <w:sz w:val="16"/>
                <w:szCs w:val="16"/>
              </w:rPr>
              <w:t>Children</w:t>
            </w:r>
            <w:r w:rsidR="00FE02E4">
              <w:rPr>
                <w:rFonts w:cstheme="minorHAnsi"/>
                <w:sz w:val="16"/>
                <w:szCs w:val="16"/>
              </w:rPr>
              <w:t xml:space="preserve">’s Abilities – revised </w:t>
            </w:r>
            <w:hyperlink w:anchor="_ENREF_17" w:tooltip="Johnson, 2004 #298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Johnson&lt;/Author&gt;&lt;Year&gt;2004&lt;/Year&gt;&lt;RecNum&gt;298&lt;/RecNum&gt;&lt;DisplayText&gt;&lt;style face="superscript"&gt;17&lt;/style&gt;&lt;/DisplayText&gt;&lt;record&gt;&lt;rec-number&gt;298&lt;/rec-number&gt;&lt;foreign-keys&gt;&lt;key app="EN" db-id="5vdatdftgdas0cef5pyvwfxixs552ds502xt" timestamp="1472730411"&gt;298&lt;/key&gt;&lt;/foreign-keys&gt;&lt;ref-type name="Journal Article"&gt;17&lt;/ref-type&gt;&lt;contributors&gt;&lt;authors&gt;&lt;author&gt;Johnson, Samantha&lt;/author&gt;&lt;author&gt;Marlow, Neil&lt;/author&gt;&lt;author&gt;Wolke, Dieter&lt;/author&gt;&lt;author&gt;Davidson, Leslie&lt;/author&gt;&lt;author&gt;Marston, Louise&lt;/author&gt;&lt;author&gt;O&amp;apos;Hare, Ann&lt;/author&gt;&lt;author&gt;Peacock, Janet&lt;/author&gt;&lt;author&gt;Schulte, Jane&lt;/author&gt;&lt;/authors&gt;&lt;/contributors&gt;&lt;titles&gt;&lt;title&gt;Validation of a parent report measure of cognitive development in very preterm infants&lt;/title&gt;&lt;secondary-title&gt;Developmental Medicine &amp;amp; Child Neurology&lt;/secondary-title&gt;&lt;/titles&gt;&lt;periodical&gt;&lt;full-title&gt;Developmental Medicine &amp;amp; Child Neurology&lt;/full-title&gt;&lt;/periodical&gt;&lt;pages&gt;389-397&lt;/pages&gt;&lt;volume&gt;46&lt;/volume&gt;&lt;number&gt;06&lt;/number&gt;&lt;dates&gt;&lt;year&gt;2004&lt;/year&gt;&lt;/dates&gt;&lt;isbn&gt;1469-8749&lt;/isbn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7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RPr="00822F8F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color w:val="000000"/>
                <w:sz w:val="16"/>
                <w:szCs w:val="16"/>
                <w:lang w:eastAsia="en-GB"/>
              </w:rPr>
            </w:pPr>
            <w:r w:rsidRPr="00E727C7">
              <w:rPr>
                <w:rFonts w:cstheme="minorHAnsi"/>
                <w:sz w:val="16"/>
                <w:szCs w:val="16"/>
              </w:rPr>
              <w:t>Paediatric Cere</w:t>
            </w:r>
            <w:r w:rsidR="00FE02E4">
              <w:rPr>
                <w:rFonts w:cstheme="minorHAnsi"/>
                <w:sz w:val="16"/>
                <w:szCs w:val="16"/>
              </w:rPr>
              <w:t xml:space="preserve">bral Performance Category </w:t>
            </w:r>
            <w:hyperlink w:anchor="_ENREF_18" w:tooltip="Fiser, 1992 #241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Fiser&lt;/Author&gt;&lt;Year&gt;1992&lt;/Year&gt;&lt;RecNum&gt;241&lt;/RecNum&gt;&lt;DisplayText&gt;&lt;style face="superscript"&gt;18&lt;/style&gt;&lt;/DisplayText&gt;&lt;record&gt;&lt;rec-number&gt;241&lt;/rec-number&gt;&lt;foreign-keys&gt;&lt;key app="EN" db-id="5vdatdftgdas0cef5pyvwfxixs552ds502xt" timestamp="1470307778"&gt;241&lt;/key&gt;&lt;/foreign-keys&gt;&lt;ref-type name="Journal Article"&gt;17&lt;/ref-type&gt;&lt;contributors&gt;&lt;authors&gt;&lt;author&gt;Fiser, Debra Henry&lt;/author&gt;&lt;/authors&gt;&lt;/contributors&gt;&lt;titles&gt;&lt;title&gt;Assessing the outcome of pediatric intensive care&lt;/title&gt;&lt;secondary-title&gt;The Journal of pediatrics&lt;/secondary-title&gt;&lt;/titles&gt;&lt;periodical&gt;&lt;full-title&gt;J Pediatr&lt;/full-title&gt;&lt;abbr-1&gt;The Journal of pediatrics&lt;/abbr-1&gt;&lt;/periodical&gt;&lt;pages&gt;68-74&lt;/pages&gt;&lt;volume&gt;121&lt;/volume&gt;&lt;number&gt;1&lt;/number&gt;&lt;dates&gt;&lt;year&gt;1992&lt;/year&gt;&lt;/dates&gt;&lt;isbn&gt;0022-3476&lt;/isbn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8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i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985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843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Default="002304FD" w:rsidP="002304FD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 xml:space="preserve">Schedule of Growing </w:t>
            </w:r>
            <w:r w:rsidR="00FE02E4">
              <w:rPr>
                <w:rFonts w:cstheme="minorHAnsi"/>
                <w:sz w:val="16"/>
                <w:szCs w:val="16"/>
              </w:rPr>
              <w:t xml:space="preserve">Skills </w:t>
            </w:r>
            <w:hyperlink w:anchor="_ENREF_19" w:tooltip="Bellman, 1996 #285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Bellman&lt;/Author&gt;&lt;Year&gt;1996&lt;/Year&gt;&lt;RecNum&gt;285&lt;/RecNum&gt;&lt;DisplayText&gt;&lt;style face="superscript"&gt;19&lt;/style&gt;&lt;/DisplayText&gt;&lt;record&gt;&lt;rec-number&gt;285&lt;/rec-number&gt;&lt;foreign-keys&gt;&lt;key app="EN" db-id="5vdatdftgdas0cef5pyvwfxixs552ds502xt" timestamp="1472645332"&gt;285&lt;/key&gt;&lt;/foreign-keys&gt;&lt;ref-type name="Journal Article"&gt;17&lt;/ref-type&gt;&lt;contributors&gt;&lt;authors&gt;&lt;author&gt;Bellman, M&lt;/author&gt;&lt;author&gt;Lingam, S&lt;/author&gt;&lt;author&gt;Aukett, A&lt;/author&gt;&lt;/authors&gt;&lt;/contributors&gt;&lt;titles&gt;&lt;title&gt;Schedule of Growing Skills (SGS II) manual&lt;/title&gt;&lt;secondary-title&gt;UK: NFER-NELSON&lt;/secondary-title&gt;&lt;/titles&gt;&lt;periodical&gt;&lt;full-title&gt;UK: NFER-NELSON&lt;/full-title&gt;&lt;/periodical&gt;&lt;dates&gt;&lt;year&gt;1996&lt;/year&gt;&lt;/dates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19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  <w:p w:rsidR="002304FD" w:rsidRPr="00E727C7" w:rsidRDefault="002304FD" w:rsidP="002304FD">
            <w:pPr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Wechsler Abbrevia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 xml:space="preserve">ted Scale of Intelligence </w:t>
            </w:r>
            <w:hyperlink w:anchor="_ENREF_20" w:tooltip="Wechsler, 2011 #276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Wechsler&lt;/Author&gt;&lt;Year&gt;2011&lt;/Year&gt;&lt;RecNum&gt;276&lt;/RecNum&gt;&lt;DisplayText&gt;&lt;style face="superscript"&gt;20&lt;/style&gt;&lt;/DisplayText&gt;&lt;record&gt;&lt;rec-number&gt;276&lt;/rec-number&gt;&lt;foreign-keys&gt;&lt;key app="EN" db-id="5vdatdftgdas0cef5pyvwfxixs552ds502xt" timestamp="1472644769"&gt;276&lt;/key&gt;&lt;/foreign-keys&gt;&lt;ref-type name="Book"&gt;6&lt;/ref-type&gt;&lt;contributors&gt;&lt;authors&gt;&lt;author&gt;Wechsler, David&lt;/author&gt;&lt;author&gt;Hsiao-pin, Chou&lt;/author&gt;&lt;/authors&gt;&lt;/contributors&gt;&lt;titles&gt;&lt;title&gt;WASI-II: Wechsler abbreviated scale of intelligence&lt;/title&gt;&lt;/titles&gt;&lt;dates&gt;&lt;year&gt;2011&lt;/year&gt;&lt;/dates&gt;&lt;publisher&gt;Pearson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0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F521B0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F521B0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RPr="000C35F8" w:rsidTr="00F67B2D">
        <w:tc>
          <w:tcPr>
            <w:tcW w:w="14567" w:type="dxa"/>
            <w:gridSpan w:val="8"/>
            <w:shd w:val="clear" w:color="auto" w:fill="auto"/>
          </w:tcPr>
          <w:p w:rsidR="002304FD" w:rsidRPr="00940ED1" w:rsidRDefault="002304FD" w:rsidP="002304FD">
            <w:pPr>
              <w:rPr>
                <w:rFonts w:cstheme="minorHAnsi"/>
                <w:b/>
                <w:sz w:val="24"/>
                <w:szCs w:val="24"/>
              </w:rPr>
            </w:pPr>
            <w:r w:rsidRPr="00940ED1">
              <w:rPr>
                <w:rFonts w:cstheme="minorHAnsi"/>
                <w:b/>
                <w:sz w:val="24"/>
                <w:szCs w:val="24"/>
              </w:rPr>
              <w:t>Full tests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iCs/>
                <w:color w:val="000000"/>
                <w:sz w:val="16"/>
                <w:szCs w:val="16"/>
                <w:lang w:eastAsia="en-GB"/>
              </w:rPr>
              <w:t>Battelle Developmental Inventory, 2</w:t>
            </w:r>
            <w:r w:rsidRPr="00E727C7">
              <w:rPr>
                <w:rFonts w:cstheme="minorHAnsi"/>
                <w:iCs/>
                <w:color w:val="000000"/>
                <w:sz w:val="16"/>
                <w:szCs w:val="16"/>
                <w:vertAlign w:val="superscript"/>
                <w:lang w:eastAsia="en-GB"/>
              </w:rPr>
              <w:t>nd</w:t>
            </w:r>
            <w:r w:rsidR="00FE02E4">
              <w:rPr>
                <w:rFonts w:cstheme="minorHAnsi"/>
                <w:iCs/>
                <w:color w:val="000000"/>
                <w:sz w:val="16"/>
                <w:szCs w:val="16"/>
                <w:lang w:eastAsia="en-GB"/>
              </w:rPr>
              <w:t xml:space="preserve"> Ed </w:t>
            </w:r>
            <w:hyperlink w:anchor="_ENREF_21" w:tooltip="Newborg, 1988 #295" w:history="1">
              <w:r w:rsidR="00BC008C">
                <w:rPr>
                  <w:rFonts w:cstheme="minorHAnsi"/>
                  <w:iCs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 w:rsidR="00BC008C">
                <w:rPr>
                  <w:rFonts w:cstheme="minorHAnsi"/>
                  <w:iCs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Newborg&lt;/Author&gt;&lt;Year&gt;1988&lt;/Year&gt;&lt;RecNum&gt;295&lt;/RecNum&gt;&lt;DisplayText&gt;&lt;style face="superscript"&gt;21&lt;/style&gt;&lt;/DisplayText&gt;&lt;record&gt;&lt;rec-number&gt;295&lt;/rec-number&gt;&lt;foreign-keys&gt;&lt;key app="EN" db-id="5vdatdftgdas0cef5pyvwfxixs552ds502xt" timestamp="1472729177"&gt;295&lt;/key&gt;&lt;/foreign-keys&gt;&lt;ref-type name="Book"&gt;6&lt;/ref-type&gt;&lt;contributors&gt;&lt;authors&gt;&lt;author&gt;Newborg, Jean&lt;/author&gt;&lt;author&gt;Stock, John R&lt;/author&gt;&lt;author&gt;Wnek, Linda&lt;/author&gt;&lt;author&gt;Guidubaldi, John&lt;/author&gt;&lt;author&gt;Svinicki, John&lt;/author&gt;&lt;/authors&gt;&lt;/contributors&gt;&lt;titles&gt;&lt;title&gt;Battelle developmental inventory&lt;/title&gt;&lt;/titles&gt;&lt;dates&gt;&lt;year&gt;1988&lt;/year&gt;&lt;/dates&gt;&lt;publisher&gt;DLM Allen, Tex&lt;/publisher&gt;&lt;urls&gt;&lt;/urls&gt;&lt;/record&gt;&lt;/Cite&gt;&lt;/EndNote&gt;</w:instrText>
              </w:r>
              <w:r w:rsidR="00BC008C">
                <w:rPr>
                  <w:rFonts w:cstheme="minorHAnsi"/>
                  <w:iCs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="00BC008C" w:rsidRPr="00BC008C">
                <w:rPr>
                  <w:rFonts w:cstheme="minorHAnsi"/>
                  <w:iCs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21</w:t>
              </w:r>
              <w:r w:rsidR="00BC008C">
                <w:rPr>
                  <w:rFonts w:cstheme="minorHAnsi"/>
                  <w:iCs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FE02E4" w:rsidP="00BC008C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  <w:lang w:eastAsia="en-GB"/>
              </w:rPr>
              <w:t>Bayley</w:t>
            </w:r>
            <w:r w:rsidR="002304FD" w:rsidRPr="00E727C7">
              <w:rPr>
                <w:rFonts w:cstheme="minorHAnsi"/>
                <w:color w:val="000000"/>
                <w:sz w:val="16"/>
                <w:szCs w:val="16"/>
                <w:lang w:eastAsia="en-GB"/>
              </w:rPr>
              <w:t xml:space="preserve">–III Scales of Infant and Toddler Development, 3rd Ed </w:t>
            </w:r>
            <w:hyperlink w:anchor="_ENREF_22" w:tooltip="Bayley, 2006 #292" w:history="1"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Bayley&lt;/Author&gt;&lt;Year&gt;2006&lt;/Year&gt;&lt;RecNum&gt;292&lt;/RecNum&gt;&lt;DisplayText&gt;&lt;style face="superscript"&gt;22&lt;/style&gt;&lt;/DisplayText&gt;&lt;record&gt;&lt;rec-number&gt;292&lt;/rec-number&gt;&lt;foreign-keys&gt;&lt;key app="EN" db-id="5vdatdftgdas0cef5pyvwfxixs552ds502xt" timestamp="1472728704"&gt;292&lt;/key&gt;&lt;/foreign-keys&gt;&lt;ref-type name="Book"&gt;6&lt;/ref-type&gt;&lt;contributors&gt;&lt;authors&gt;&lt;author&gt;Bayley, Nancy&lt;/author&gt;&lt;author&gt;Reuner, Gitta&lt;/author&gt;&lt;/authors&gt;&lt;/contributors&gt;&lt;titles&gt;&lt;title&gt;Bayley scales of infant and toddler development: Bayley-III&lt;/title&gt;&lt;/titles&gt;&lt;volume&gt;7&lt;/volume&gt;&lt;dates&gt;&lt;year&gt;2006&lt;/year&gt;&lt;/dates&gt;&lt;publisher&gt;Harcourt Assessment, Psych. Corporation San Antonio, Tex, USA&lt;/publisher&gt;&lt;urls&gt;&lt;/urls&gt;&lt;/record&gt;&lt;/Cite&gt;&lt;/EndNote&gt;</w:instrTex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22</w: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2304F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British Ability Scales </w:t>
            </w:r>
            <w:hyperlink w:anchor="_ENREF_23" w:tooltip="Elliott, 1996 #275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Elliott&lt;/Author&gt;&lt;Year&gt;1996&lt;/Year&gt;&lt;RecNum&gt;275&lt;/RecNum&gt;&lt;DisplayText&gt;&lt;style face="superscript"&gt;23&lt;/style&gt;&lt;/DisplayText&gt;&lt;record&gt;&lt;rec-number&gt;275&lt;/rec-number&gt;&lt;foreign-keys&gt;&lt;key app="EN" db-id="5vdatdftgdas0cef5pyvwfxixs552ds502xt" timestamp="1472644708"&gt;275&lt;/key&gt;&lt;/foreign-keys&gt;&lt;ref-type name="Book"&gt;6&lt;/ref-type&gt;&lt;contributors&gt;&lt;authors&gt;&lt;author&gt;Elliott, Colin D&lt;/author&gt;&lt;author&gt;Smith, Pauline&lt;/author&gt;&lt;author&gt;McCulloch, Kay&lt;/author&gt;&lt;/authors&gt;&lt;/contributors&gt;&lt;titles&gt;&lt;title&gt;British Ability Scales (BAS II): Full Age Range&lt;/title&gt;&lt;/titles&gt;&lt;dates&gt;&lt;year&gt;1996&lt;/year&gt;&lt;/dates&gt;&lt;publisher&gt;NFER-Nelson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3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  <w:p w:rsidR="002304FD" w:rsidRPr="00E727C7" w:rsidRDefault="002304FD" w:rsidP="002304FD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color w:val="2E2E2E"/>
                <w:sz w:val="16"/>
                <w:szCs w:val="16"/>
                <w:shd w:val="clear" w:color="auto" w:fill="FFFFFF"/>
              </w:rPr>
              <w:t>Developmental Neuropsychological Assessment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hyperlink w:anchor="_ENREF_24" w:tooltip="Korkman, 2007 #297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Korkman&lt;/Author&gt;&lt;Year&gt;2007&lt;/Year&gt;&lt;RecNum&gt;297&lt;/RecNum&gt;&lt;DisplayText&gt;&lt;style face="superscript"&gt;24&lt;/style&gt;&lt;/DisplayText&gt;&lt;record&gt;&lt;rec-number&gt;297&lt;/rec-number&gt;&lt;foreign-keys&gt;&lt;key app="EN" db-id="5vdatdftgdas0cef5pyvwfxixs552ds502xt" timestamp="1472730045"&gt;297&lt;/key&gt;&lt;/foreign-keys&gt;&lt;ref-type name="Book"&gt;6&lt;/ref-type&gt;&lt;contributors&gt;&lt;authors&gt;&lt;author&gt;Korkman, M. &lt;/author&gt;&lt;author&gt;Kirk, U. &lt;/author&gt;&lt;author&gt;Kemp, S.  &lt;/author&gt;&lt;/authors&gt;&lt;/contributors&gt;&lt;titles&gt;&lt;title&gt;NEPSY-II Neuropsychological Assessment Battery&lt;/title&gt;&lt;/titles&gt;&lt;dates&gt;&lt;year&gt;2007&lt;/year&gt;&lt;/dates&gt;&lt;pub-location&gt;Bloomington, MN, United States&lt;/pub-location&gt;&lt;publisher&gt;Pearson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4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sz w:val="16"/>
                <w:szCs w:val="16"/>
              </w:rPr>
              <w:t xml:space="preserve">Griffiths Mental Development scales </w:t>
            </w:r>
            <w:hyperlink w:anchor="_ENREF_25" w:tooltip="Griffiths, 1976 #237" w:history="1">
              <w:r w:rsidR="00BC008C">
                <w:rPr>
                  <w:rFonts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cstheme="minorHAnsi"/>
                  <w:sz w:val="16"/>
                  <w:szCs w:val="16"/>
                </w:rPr>
                <w:instrText xml:space="preserve"> ADDIN EN.CITE &lt;EndNote&gt;&lt;Cite&gt;&lt;Author&gt;Griffiths&lt;/Author&gt;&lt;Year&gt;1976&lt;/Year&gt;&lt;RecNum&gt;237&lt;/RecNum&gt;&lt;DisplayText&gt;&lt;style face="superscript"&gt;25&lt;/style&gt;&lt;/DisplayText&gt;&lt;record&gt;&lt;rec-number&gt;237&lt;/rec-number&gt;&lt;foreign-keys&gt;&lt;key app="EN" db-id="5vdatdftgdas0cef5pyvwfxixs552ds502xt" timestamp="1470306953"&gt;237&lt;/key&gt;&lt;/foreign-keys&gt;&lt;ref-type name="Book"&gt;6&lt;/ref-type&gt;&lt;contributors&gt;&lt;authors&gt;&lt;author&gt;Griffiths, Ruth&lt;/author&gt;&lt;/authors&gt;&lt;/contributors&gt;&lt;titles&gt;&lt;title&gt;Griffiths Mental Development Scales&lt;/title&gt;&lt;/titles&gt;&lt;dates&gt;&lt;year&gt;1976&lt;/year&gt;&lt;/dates&gt;&lt;publisher&gt;Test Angency&lt;/publisher&gt;&lt;urls&gt;&lt;/urls&gt;&lt;/record&gt;&lt;/Cite&gt;&lt;/EndNote&gt;</w:instrTex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sz w:val="16"/>
                  <w:szCs w:val="16"/>
                  <w:vertAlign w:val="superscript"/>
                </w:rPr>
                <w:t>25</w:t>
              </w:r>
              <w:r w:rsidR="00BC008C">
                <w:rPr>
                  <w:rFonts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Kaufman Assessment Battery for Children </w:t>
            </w:r>
            <w:hyperlink w:anchor="_ENREF_26" w:tooltip="Loomis, 2004 #273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Loomis&lt;/Author&gt;&lt;Year&gt;2004&lt;/Year&gt;&lt;RecNum&gt;273&lt;/RecNum&gt;&lt;DisplayText&gt;&lt;style face="superscript"&gt;26&lt;/style&gt;&lt;/DisplayText&gt;&lt;record&gt;&lt;rec-number&gt;273&lt;/rec-number&gt;&lt;foreign-keys&gt;&lt;key app="EN" db-id="5vdatdftgdas0cef5pyvwfxixs552ds502xt" timestamp="1472644574"&gt;273&lt;/key&gt;&lt;/foreign-keys&gt;&lt;ref-type name="Journal Article"&gt;17&lt;/ref-type&gt;&lt;contributors&gt;&lt;authors&gt;&lt;author&gt;Loomis, David&lt;/author&gt;&lt;author&gt;Holt, Ryan&lt;/author&gt;&lt;author&gt;Kaufman, James C&lt;/author&gt;&lt;author&gt;Kaufman, Alan S&lt;/author&gt;&lt;/authors&gt;&lt;/contributors&gt;&lt;titles&gt;&lt;title&gt;Kaufman Assessment Battery for Children&lt;/title&gt;&lt;secondary-title&gt;Corsini Encyclopedia of Psychology&lt;/secondary-title&gt;&lt;/titles&gt;&lt;periodical&gt;&lt;full-title&gt;Corsini Encyclopedia of Psychology&lt;/full-title&gt;&lt;/periodical&gt;&lt;dates&gt;&lt;year&gt;2004&lt;/year&gt;&lt;/dates&gt;&lt;isbn&gt;0470479213&lt;/isbn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6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RPr="003623B0" w:rsidTr="00FE02E4">
        <w:tc>
          <w:tcPr>
            <w:tcW w:w="2943" w:type="dxa"/>
          </w:tcPr>
          <w:p w:rsidR="002304FD" w:rsidRPr="00E727C7" w:rsidRDefault="002304FD" w:rsidP="00BC008C">
            <w:pPr>
              <w:rPr>
                <w:rFonts w:cstheme="minorHAnsi"/>
                <w:sz w:val="16"/>
                <w:szCs w:val="16"/>
              </w:rPr>
            </w:pPr>
            <w:r w:rsidRPr="00E727C7">
              <w:rPr>
                <w:rFonts w:cstheme="minorHAnsi"/>
                <w:color w:val="000000"/>
                <w:sz w:val="16"/>
                <w:szCs w:val="16"/>
                <w:lang w:eastAsia="en-GB"/>
              </w:rPr>
              <w:t xml:space="preserve">Mullen Scales of Early Learning </w:t>
            </w:r>
            <w:hyperlink w:anchor="_ENREF_27" w:tooltip="Mullen, 1995 #236" w:history="1"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begin"/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instrText xml:space="preserve"> ADDIN EN.CITE &lt;EndNote&gt;&lt;Cite&gt;&lt;Author&gt;Mullen&lt;/Author&gt;&lt;Year&gt;1995&lt;/Year&gt;&lt;RecNum&gt;236&lt;/RecNum&gt;&lt;DisplayText&gt;&lt;style face="superscript"&gt;27&lt;/style&gt;&lt;/DisplayText&gt;&lt;record&gt;&lt;rec-number&gt;236&lt;/rec-number&gt;&lt;foreign-keys&gt;&lt;key app="EN" db-id="5vdatdftgdas0cef5pyvwfxixs552ds502xt" timestamp="1470306908"&gt;236&lt;/key&gt;&lt;/foreign-keys&gt;&lt;ref-type name="Book"&gt;6&lt;/ref-type&gt;&lt;contributors&gt;&lt;authors&gt;&lt;author&gt;Mullen, Eileen M&lt;/author&gt;&lt;/authors&gt;&lt;/contributors&gt;&lt;titles&gt;&lt;title&gt;Mullen Scales of Early Learning&lt;/title&gt;&lt;/titles&gt;&lt;dates&gt;&lt;year&gt;1995&lt;/year&gt;&lt;/dates&gt;&lt;publisher&gt;AGS Circle Pines, MN&lt;/publisher&gt;&lt;urls&gt;&lt;/urls&gt;&lt;/record&gt;&lt;/Cite&gt;&lt;/EndNote&gt;</w:instrTex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separate"/>
              </w:r>
              <w:r w:rsidR="00BC008C" w:rsidRPr="00BC008C">
                <w:rPr>
                  <w:rFonts w:cstheme="minorHAnsi"/>
                  <w:noProof/>
                  <w:color w:val="000000"/>
                  <w:sz w:val="16"/>
                  <w:szCs w:val="16"/>
                  <w:vertAlign w:val="superscript"/>
                  <w:lang w:eastAsia="en-GB"/>
                </w:rPr>
                <w:t>27</w:t>
              </w:r>
              <w:r w:rsidR="00BC008C">
                <w:rPr>
                  <w:rFonts w:cstheme="minorHAnsi"/>
                  <w:color w:val="000000"/>
                  <w:sz w:val="16"/>
                  <w:szCs w:val="16"/>
                  <w:lang w:eastAsia="en-GB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rPr>
          <w:trHeight w:val="382"/>
        </w:trPr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Stanford-</w:t>
            </w:r>
            <w:proofErr w:type="spellStart"/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Binet</w:t>
            </w:r>
            <w:proofErr w:type="spellEnd"/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 Intelligence Scales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hyperlink w:anchor="_ENREF_28" w:tooltip="Roid, 2003 #272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Roid&lt;/Author&gt;&lt;Year&gt;2003&lt;/Year&gt;&lt;RecNum&gt;272&lt;/RecNum&gt;&lt;DisplayText&gt;&lt;style face="superscript"&gt;28&lt;/style&gt;&lt;/DisplayText&gt;&lt;record&gt;&lt;rec-number&gt;272&lt;/rec-number&gt;&lt;foreign-keys&gt;&lt;key app="EN" db-id="5vdatdftgdas0cef5pyvwfxixs552ds502xt" timestamp="1472644515"&gt;272&lt;/key&gt;&lt;/foreign-keys&gt;&lt;ref-type name="Book"&gt;6&lt;/ref-type&gt;&lt;contributors&gt;&lt;authors&gt;&lt;author&gt;Roid, Gale H&lt;/author&gt;&lt;/authors&gt;&lt;/contributors&gt;&lt;titles&gt;&lt;title&gt;Stanford-Binet intelligence scales&lt;/title&gt;&lt;/titles&gt;&lt;dates&gt;&lt;year&gt;2003&lt;/year&gt;&lt;/dates&gt;&lt;publisher&gt;Riverside Publishing Itasca, IL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8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uto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√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Wechsler Preschool and Prima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>ry Scale of Intelligenc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hyperlink w:anchor="_ENREF_29" w:tooltip="Wechsler, 2002 #277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Wechsler&lt;/Author&gt;&lt;Year&gt;2002&lt;/Year&gt;&lt;RecNum&gt;277&lt;/RecNum&gt;&lt;DisplayText&gt;&lt;style face="superscript"&gt;29&lt;/style&gt;&lt;/DisplayText&gt;&lt;record&gt;&lt;rec-number&gt;277&lt;/rec-number&gt;&lt;foreign-keys&gt;&lt;key app="EN" db-id="5vdatdftgdas0cef5pyvwfxixs552ds502xt" timestamp="1472644837"&gt;277&lt;/key&gt;&lt;/foreign-keys&gt;&lt;ref-type name="Book"&gt;6&lt;/ref-type&gt;&lt;contributors&gt;&lt;authors&gt;&lt;author&gt;Wechsler, David&lt;/author&gt;&lt;/authors&gt;&lt;/contributors&gt;&lt;titles&gt;&lt;title&gt;WPPSI-III administration and scoring manual&lt;/title&gt;&lt;/titles&gt;&lt;dates&gt;&lt;year&gt;2002&lt;/year&gt;&lt;/dates&gt;&lt;publisher&gt;Psychological Corporation&lt;/publisher&gt;&lt;isbn&gt;0158989333&lt;/isbn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29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  <w:r w:rsidRPr="00E727C7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  <w:tr w:rsidR="002304FD" w:rsidTr="00FE02E4">
        <w:tc>
          <w:tcPr>
            <w:tcW w:w="2943" w:type="dxa"/>
          </w:tcPr>
          <w:p w:rsidR="002304FD" w:rsidRPr="00E727C7" w:rsidRDefault="002304FD" w:rsidP="00BC008C">
            <w:pPr>
              <w:pStyle w:val="Default"/>
              <w:rPr>
                <w:rFonts w:asciiTheme="minorHAnsi" w:hAnsiTheme="minorHAnsi" w:cstheme="minorHAnsi"/>
                <w:sz w:val="16"/>
                <w:szCs w:val="16"/>
              </w:rPr>
            </w:pPr>
            <w:r w:rsidRPr="00E727C7">
              <w:rPr>
                <w:rFonts w:asciiTheme="minorHAnsi" w:hAnsiTheme="minorHAnsi" w:cstheme="minorHAnsi"/>
                <w:sz w:val="16"/>
                <w:szCs w:val="16"/>
              </w:rPr>
              <w:t>Wechsler Intell</w:t>
            </w:r>
            <w:r w:rsidR="00FE02E4">
              <w:rPr>
                <w:rFonts w:asciiTheme="minorHAnsi" w:hAnsiTheme="minorHAnsi" w:cstheme="minorHAnsi"/>
                <w:sz w:val="16"/>
                <w:szCs w:val="16"/>
              </w:rPr>
              <w:t>igence Scale for Children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hyperlink w:anchor="_ENREF_30" w:tooltip="Wechsler, 2004 #115" w:history="1"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begin"/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instrText xml:space="preserve"> ADDIN EN.CITE &lt;EndNote&gt;&lt;Cite&gt;&lt;Author&gt;Wechsler&lt;/Author&gt;&lt;Year&gt;2004&lt;/Year&gt;&lt;RecNum&gt;115&lt;/RecNum&gt;&lt;DisplayText&gt;&lt;style face="superscript"&gt;30&lt;/style&gt;&lt;/DisplayText&gt;&lt;record&gt;&lt;rec-number&gt;115&lt;/rec-number&gt;&lt;foreign-keys&gt;&lt;key app="EN" db-id="5vdatdftgdas0cef5pyvwfxixs552ds502xt" timestamp="1458723786"&gt;115&lt;/key&gt;&lt;/foreign-keys&gt;&lt;ref-type name="Book"&gt;6&lt;/ref-type&gt;&lt;contributors&gt;&lt;authors&gt;&lt;author&gt;Wechsler, D. &lt;/author&gt;&lt;/authors&gt;&lt;/contributors&gt;&lt;titles&gt;&lt;title&gt;The Wechsler intelligence scale for children—fourth edition. &lt;/title&gt;&lt;/titles&gt;&lt;dates&gt;&lt;year&gt;2004&lt;/year&gt;&lt;/dates&gt;&lt;pub-location&gt;San Antonio, TX&lt;/pub-location&gt;&lt;publisher&gt;Pearson Assessment&lt;/publisher&gt;&lt;urls&gt;&lt;/urls&gt;&lt;/record&gt;&lt;/Cite&gt;&lt;/EndNote&gt;</w:instrTex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separate"/>
              </w:r>
              <w:r w:rsidR="00BC008C" w:rsidRPr="00BC008C">
                <w:rPr>
                  <w:rFonts w:asciiTheme="minorHAnsi" w:hAnsiTheme="minorHAnsi" w:cstheme="minorHAnsi"/>
                  <w:noProof/>
                  <w:sz w:val="16"/>
                  <w:szCs w:val="16"/>
                  <w:vertAlign w:val="superscript"/>
                </w:rPr>
                <w:t>30</w:t>
              </w:r>
              <w:r w:rsidR="00BC008C">
                <w:rPr>
                  <w:rFonts w:asciiTheme="minorHAnsi" w:hAnsiTheme="minorHAnsi" w:cstheme="minorHAnsi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70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985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559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1843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  <w:tc>
          <w:tcPr>
            <w:tcW w:w="2126" w:type="dxa"/>
            <w:shd w:val="clear" w:color="auto" w:fill="A6A6A6" w:themeFill="background1" w:themeFillShade="A6"/>
          </w:tcPr>
          <w:p w:rsidR="002304FD" w:rsidRPr="00797AED" w:rsidRDefault="002304FD" w:rsidP="002304FD">
            <w:pPr>
              <w:jc w:val="center"/>
              <w:rPr>
                <w:rFonts w:cstheme="minorHAnsi"/>
                <w:sz w:val="24"/>
                <w:szCs w:val="24"/>
              </w:rPr>
            </w:pPr>
            <w:r w:rsidRPr="00797AED">
              <w:rPr>
                <w:rFonts w:cstheme="minorHAnsi"/>
                <w:sz w:val="24"/>
                <w:szCs w:val="24"/>
              </w:rPr>
              <w:t>x</w:t>
            </w:r>
          </w:p>
        </w:tc>
      </w:tr>
    </w:tbl>
    <w:p w:rsidR="00035013" w:rsidRDefault="00035013" w:rsidP="0064572B">
      <w:pPr>
        <w:spacing w:after="0" w:line="240" w:lineRule="auto"/>
        <w:jc w:val="both"/>
        <w:rPr>
          <w:rFonts w:cstheme="minorHAnsi"/>
          <w:sz w:val="24"/>
          <w:szCs w:val="24"/>
        </w:rPr>
      </w:pPr>
    </w:p>
    <w:p w:rsidR="00C10E5E" w:rsidRDefault="00CE4C45" w:rsidP="0064572B">
      <w:pPr>
        <w:spacing w:after="0" w:line="240" w:lineRule="auto"/>
        <w:jc w:val="both"/>
        <w:rPr>
          <w:rFonts w:cstheme="minorHAnsi"/>
          <w:b/>
          <w:sz w:val="24"/>
          <w:szCs w:val="24"/>
        </w:rPr>
        <w:sectPr w:rsidR="00C10E5E" w:rsidSect="002304FD">
          <w:footerReference w:type="default" r:id="rId9"/>
          <w:pgSz w:w="16838" w:h="11906" w:orient="landscape"/>
          <w:pgMar w:top="1247" w:right="1440" w:bottom="1134" w:left="1440" w:header="709" w:footer="709" w:gutter="0"/>
          <w:cols w:space="708"/>
          <w:docGrid w:linePitch="360"/>
        </w:sectPr>
      </w:pPr>
      <w:r>
        <w:rPr>
          <w:rFonts w:cstheme="minorHAnsi"/>
          <w:sz w:val="24"/>
          <w:szCs w:val="24"/>
        </w:rPr>
        <w:br w:type="page"/>
      </w:r>
    </w:p>
    <w:p w:rsidR="000978B0" w:rsidRPr="000978B0" w:rsidRDefault="000978B0" w:rsidP="000978B0">
      <w:pPr>
        <w:pStyle w:val="EndNoteBibliography"/>
        <w:spacing w:after="0"/>
        <w:ind w:left="720" w:hanging="720"/>
        <w:rPr>
          <w:rFonts w:cstheme="minorHAnsi"/>
          <w:b/>
          <w:sz w:val="24"/>
          <w:szCs w:val="24"/>
        </w:rPr>
      </w:pPr>
      <w:r w:rsidRPr="000978B0">
        <w:rPr>
          <w:rFonts w:cstheme="minorHAnsi"/>
          <w:b/>
          <w:sz w:val="24"/>
          <w:szCs w:val="24"/>
        </w:rPr>
        <w:lastRenderedPageBreak/>
        <w:t>References – supplementary material</w:t>
      </w:r>
    </w:p>
    <w:p w:rsidR="00BC008C" w:rsidRPr="00BC008C" w:rsidRDefault="000978B0" w:rsidP="00BC008C">
      <w:pPr>
        <w:pStyle w:val="EndNoteBibliography"/>
        <w:numPr>
          <w:ilvl w:val="0"/>
          <w:numId w:val="12"/>
        </w:numPr>
        <w:spacing w:after="0"/>
        <w:ind w:left="426"/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bookmarkStart w:id="1" w:name="_ENREF_1"/>
      <w:r w:rsidR="00BC008C" w:rsidRPr="00BC008C">
        <w:t>Squires J, Bricker T and Twombly E. Ages and Stages Questionnaires: Third Edition (ASQ-3). Brookes, Baltimore, MD, 2009.</w:t>
      </w:r>
      <w:bookmarkEnd w:id="1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" w:name="_ENREF_2"/>
      <w:r w:rsidRPr="00BC008C">
        <w:t>Oehler-Stinnett J. Batelle Developmental Inventory Screening Test. Mental Measurement Yearbook.</w:t>
      </w:r>
      <w:bookmarkEnd w:id="2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3" w:name="_ENREF_3"/>
      <w:r w:rsidRPr="00BC008C">
        <w:t>Bayley N. Bayley-III Screening Test. PsychCorp, San Antonio, TX, 2005.</w:t>
      </w:r>
      <w:bookmarkEnd w:id="3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4" w:name="_ENREF_4"/>
      <w:r w:rsidRPr="00BC008C">
        <w:t>Ammer JJ and Bangs TE. Birth to three assessment and intervention system. Pro-Ed, 2000.</w:t>
      </w:r>
      <w:bookmarkEnd w:id="4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5" w:name="_ENREF_5"/>
      <w:r w:rsidRPr="00BC008C">
        <w:t>Brigance A and Glascoe F. Brigance Early Childhood Screen II. North Billerica, MA: Curriculum Associates 2010.</w:t>
      </w:r>
      <w:bookmarkEnd w:id="5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6" w:name="_ENREF_6"/>
      <w:r w:rsidRPr="00BC008C">
        <w:t>Bradley-Johnson S and Johnson CM. Cognitive Abilities Scale–Second Edition. PRO-ED, Austin: TX, 2001.</w:t>
      </w:r>
      <w:bookmarkEnd w:id="6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7" w:name="_ENREF_7"/>
      <w:r w:rsidRPr="00BC008C">
        <w:t>Accardo PJ and Capute AJ. The Capute Scales: Cognitive Adaptive Test/Clinical Linguistic &amp; Auditory Milestone Scale (CAT/CLAMS). Brookes Pub, 2005.</w:t>
      </w:r>
      <w:bookmarkEnd w:id="7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8" w:name="_ENREF_8"/>
      <w:r w:rsidRPr="00BC008C">
        <w:t>Frankenburg WK, Dodds J, Archer P, Shapiro H and Bresnick B. The Denver II: a major revision and restandardization of the Denver Developmental Screening Test. Pediatrics 1992; 89: 91-97.</w:t>
      </w:r>
      <w:bookmarkEnd w:id="8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9" w:name="_ENREF_9"/>
      <w:r w:rsidRPr="00BC008C">
        <w:t>Fewell R and Langley M. Developmental Activities Screening Inventory–II. Austin, TX: Pro-ed Inc 1984.</w:t>
      </w:r>
      <w:bookmarkEnd w:id="9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0" w:name="_ENREF_10"/>
      <w:r w:rsidRPr="00BC008C">
        <w:t>Voress JK and Maddox T. Developmental assessment of young children (DAYC). Austin, TX: PRO-ED Inc 1998.</w:t>
      </w:r>
      <w:bookmarkEnd w:id="10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1" w:name="_ENREF_11"/>
      <w:r w:rsidRPr="00BC008C">
        <w:t>Project. CHOT. The learning accomplishment profile diagnostic standardized assessment examiner’s manual. . Kaplan Press, New York: NY, 1992.</w:t>
      </w:r>
      <w:bookmarkEnd w:id="11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2" w:name="_ENREF_12"/>
      <w:r w:rsidRPr="00BC008C">
        <w:t>Project. CHOT. The early learning accomplishment profile edition examiner’s</w:t>
      </w:r>
      <w:r w:rsidR="00FE02E4">
        <w:t xml:space="preserve"> manual and technical report. </w:t>
      </w:r>
      <w:r w:rsidRPr="00BC008C">
        <w:t>Kaplan Press, New York: NY, 2001.</w:t>
      </w:r>
      <w:bookmarkEnd w:id="12"/>
    </w:p>
    <w:p w:rsidR="00BC008C" w:rsidRPr="00BC008C" w:rsidRDefault="00FE02E4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3" w:name="_ENREF_13"/>
      <w:r>
        <w:t>Ireton H. Child Development I</w:t>
      </w:r>
      <w:r w:rsidR="00BC008C" w:rsidRPr="00BC008C">
        <w:t>nventory. Behavior Science Systems Minneapolis, MN, 1992.</w:t>
      </w:r>
      <w:bookmarkEnd w:id="13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4" w:name="_ENREF_14"/>
      <w:r w:rsidRPr="00BC008C">
        <w:t xml:space="preserve">Kaufman AS </w:t>
      </w:r>
      <w:r w:rsidR="00FE02E4">
        <w:t>and Kaufman NL. K-BIT: Kaufman Brief Intelligence T</w:t>
      </w:r>
      <w:r w:rsidRPr="00BC008C">
        <w:t>est. American Guidance Service, 1990.</w:t>
      </w:r>
      <w:bookmarkEnd w:id="14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5" w:name="_ENREF_15"/>
      <w:r w:rsidRPr="00BC008C">
        <w:t>Glascoe FP. Parents’ evaluation of developmental status (PEDS). Ellsworth &amp; Vandermeer Press, Ltd 1997.</w:t>
      </w:r>
      <w:bookmarkEnd w:id="15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6" w:name="_ENREF_16"/>
      <w:r w:rsidRPr="00BC008C">
        <w:t xml:space="preserve">Brothers KB, Glascoe FP and Robertshaw NS. PEDS: developmental milestones—an accurate brief tool for surveillance and screening. Clinical </w:t>
      </w:r>
      <w:r w:rsidR="00FE02E4">
        <w:t>Pediatr</w:t>
      </w:r>
      <w:r w:rsidRPr="00BC008C">
        <w:t xml:space="preserve"> 2008; 47: 271-279.</w:t>
      </w:r>
      <w:bookmarkEnd w:id="16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7" w:name="_ENREF_17"/>
      <w:r w:rsidRPr="00BC008C">
        <w:t>Johnson S, Marlow N, Wolke D et al. Validation of a parent report measure of cognitive development in very preterm infants. Dev</w:t>
      </w:r>
      <w:r w:rsidR="00FE02E4">
        <w:t xml:space="preserve"> Med Child Neurol</w:t>
      </w:r>
      <w:r w:rsidRPr="00BC008C">
        <w:t xml:space="preserve"> 2004; 46: 389-397.</w:t>
      </w:r>
      <w:bookmarkEnd w:id="17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8" w:name="_ENREF_18"/>
      <w:r w:rsidRPr="00BC008C">
        <w:t xml:space="preserve">Fiser DH. Assessing the outcome of pediatric intensive care. </w:t>
      </w:r>
      <w:r w:rsidR="00FE02E4">
        <w:t>J Pediatr</w:t>
      </w:r>
      <w:r w:rsidRPr="00BC008C">
        <w:t xml:space="preserve"> 1992; 121: 68-74.</w:t>
      </w:r>
      <w:bookmarkEnd w:id="18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19" w:name="_ENREF_19"/>
      <w:r w:rsidRPr="00BC008C">
        <w:t>Bellman M, Lingam S and Aukett A. Schedule of Growing Skills (SGS II) manual. UK: NFER-NELSON 1996.</w:t>
      </w:r>
      <w:bookmarkEnd w:id="19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0" w:name="_ENREF_20"/>
      <w:r w:rsidRPr="00BC008C">
        <w:t xml:space="preserve">Wechsler D and </w:t>
      </w:r>
      <w:r w:rsidR="00FE02E4">
        <w:t>Hsiao-pin C. WASI-II: Wechsler Abbreviated Scale of I</w:t>
      </w:r>
      <w:r w:rsidRPr="00BC008C">
        <w:t>ntelligence. Pearson, 2011.</w:t>
      </w:r>
      <w:bookmarkEnd w:id="20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1" w:name="_ENREF_21"/>
      <w:r w:rsidRPr="00BC008C">
        <w:t>Newborg J, Stock JR, Wnek L, Guiduba</w:t>
      </w:r>
      <w:r w:rsidR="00FE02E4">
        <w:t>ldi J and Svinicki J. Battelle Developmental I</w:t>
      </w:r>
      <w:r w:rsidRPr="00BC008C">
        <w:t>nventory. DLM Allen, Tex, 1988.</w:t>
      </w:r>
      <w:bookmarkEnd w:id="21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2" w:name="_ENREF_22"/>
      <w:r w:rsidRPr="00BC008C">
        <w:t>Bayle</w:t>
      </w:r>
      <w:r w:rsidR="00FE02E4">
        <w:t>y N and Reuner G. Bayley Scales of Infant and Toddler D</w:t>
      </w:r>
      <w:r w:rsidRPr="00BC008C">
        <w:t>evelopment: Bayley-III. Harcourt Assessment, Psych. Corporation San Antonio, Tex, USA, 2006.</w:t>
      </w:r>
      <w:bookmarkEnd w:id="22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3" w:name="_ENREF_23"/>
      <w:r w:rsidRPr="00BC008C">
        <w:t>Elliott CD, Smith P and McCulloch K. British Ability Scales (BAS II): Full Age Range. NFER-Nelson, 1996.</w:t>
      </w:r>
      <w:bookmarkEnd w:id="23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4" w:name="_ENREF_24"/>
      <w:r w:rsidRPr="00BC008C">
        <w:t>Korkman M, Kirk U and Kemp S. NEPSY-II Neuropsychological Assessment Battery. Pearson, Bloomington, MN, United States, 2007.</w:t>
      </w:r>
      <w:bookmarkEnd w:id="24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5" w:name="_ENREF_25"/>
      <w:r w:rsidRPr="00BC008C">
        <w:t>Griffiths R. Griffiths Mental Development Scales. Test Angency, 1976.</w:t>
      </w:r>
      <w:bookmarkEnd w:id="25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6" w:name="_ENREF_26"/>
      <w:r w:rsidRPr="00BC008C">
        <w:t>Loomis D, Holt R, Kaufman JC and Kaufman AS. Kaufman Assessment Battery for Children. Corsini Encyclopedia of Psychology 2004.</w:t>
      </w:r>
      <w:bookmarkEnd w:id="26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7" w:name="_ENREF_27"/>
      <w:r w:rsidRPr="00BC008C">
        <w:t>Mullen EM. Mullen Scales of Early Learning. AGS Circle Pines, MN, 1995.</w:t>
      </w:r>
      <w:bookmarkEnd w:id="27"/>
    </w:p>
    <w:p w:rsidR="00BC008C" w:rsidRPr="00BC008C" w:rsidRDefault="00FE02E4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8" w:name="_ENREF_28"/>
      <w:r>
        <w:t>Roid GH. Stanford-Binet Intelligence S</w:t>
      </w:r>
      <w:r w:rsidR="00BC008C" w:rsidRPr="00BC008C">
        <w:t>cales. Riverside Publishing Itasca, IL, 2003.</w:t>
      </w:r>
      <w:bookmarkEnd w:id="28"/>
    </w:p>
    <w:p w:rsidR="00BC008C" w:rsidRPr="00BC008C" w:rsidRDefault="00BC008C" w:rsidP="00BC008C">
      <w:pPr>
        <w:pStyle w:val="EndNoteBibliography"/>
        <w:numPr>
          <w:ilvl w:val="0"/>
          <w:numId w:val="12"/>
        </w:numPr>
        <w:spacing w:after="0"/>
        <w:ind w:left="426"/>
      </w:pPr>
      <w:bookmarkStart w:id="29" w:name="_ENREF_29"/>
      <w:r w:rsidRPr="00BC008C">
        <w:t>Wechsler D. WPPSI-III administration and scoring manual. Psychological Corporation, 2002.</w:t>
      </w:r>
      <w:bookmarkEnd w:id="29"/>
    </w:p>
    <w:p w:rsidR="00BC008C" w:rsidRPr="00BC008C" w:rsidRDefault="00FE02E4" w:rsidP="00BC008C">
      <w:pPr>
        <w:pStyle w:val="EndNoteBibliography"/>
        <w:numPr>
          <w:ilvl w:val="0"/>
          <w:numId w:val="12"/>
        </w:numPr>
        <w:ind w:left="426"/>
      </w:pPr>
      <w:bookmarkStart w:id="30" w:name="_ENREF_30"/>
      <w:r>
        <w:t>Wechsler D. The Wechsler Intelligence S</w:t>
      </w:r>
      <w:r w:rsidR="00BC008C" w:rsidRPr="00BC008C">
        <w:t>cal</w:t>
      </w:r>
      <w:r>
        <w:t xml:space="preserve">e for Children—fourth edition. </w:t>
      </w:r>
      <w:r w:rsidR="00BC008C" w:rsidRPr="00BC008C">
        <w:t xml:space="preserve"> Pearson Assessment, San Antonio, TX, 2004.</w:t>
      </w:r>
      <w:bookmarkEnd w:id="30"/>
    </w:p>
    <w:p w:rsidR="00930AF6" w:rsidRDefault="000978B0" w:rsidP="000978B0">
      <w:pPr>
        <w:spacing w:after="0" w:line="240" w:lineRule="auto"/>
        <w:rPr>
          <w:rFonts w:cstheme="minorHAnsi"/>
          <w:sz w:val="24"/>
          <w:szCs w:val="24"/>
        </w:rPr>
        <w:sectPr w:rsidR="00930AF6" w:rsidSect="00F67B2D">
          <w:pgSz w:w="11906" w:h="16838"/>
          <w:pgMar w:top="851" w:right="1440" w:bottom="1440" w:left="1440" w:header="709" w:footer="709" w:gutter="0"/>
          <w:cols w:space="708"/>
          <w:docGrid w:linePitch="360"/>
        </w:sectPr>
      </w:pPr>
      <w:r>
        <w:rPr>
          <w:rFonts w:cstheme="minorHAnsi"/>
          <w:sz w:val="24"/>
          <w:szCs w:val="24"/>
        </w:rPr>
        <w:fldChar w:fldCharType="end"/>
      </w:r>
    </w:p>
    <w:p w:rsidR="00EE0BBF" w:rsidRDefault="00EE0BBF" w:rsidP="00EE0BBF">
      <w:pPr>
        <w:rPr>
          <w:rFonts w:cstheme="minorHAnsi"/>
          <w:sz w:val="24"/>
          <w:szCs w:val="24"/>
        </w:rPr>
      </w:pPr>
    </w:p>
    <w:p w:rsidR="00416A4D" w:rsidRDefault="00AB6F2D" w:rsidP="00EE0BBF">
      <w:pPr>
        <w:rPr>
          <w:rFonts w:cstheme="minorHAnsi"/>
          <w:sz w:val="24"/>
          <w:szCs w:val="24"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0B34182D" wp14:editId="6890222E">
                <wp:simplePos x="0" y="0"/>
                <wp:positionH relativeFrom="column">
                  <wp:posOffset>2865120</wp:posOffset>
                </wp:positionH>
                <wp:positionV relativeFrom="paragraph">
                  <wp:posOffset>535305</wp:posOffset>
                </wp:positionV>
                <wp:extent cx="474345" cy="350520"/>
                <wp:effectExtent l="0" t="0" r="20955" b="11430"/>
                <wp:wrapNone/>
                <wp:docPr id="15556" name="TextBox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505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0/4</w:t>
                            </w:r>
                          </w:p>
                        </w:txbxContent>
                      </wps:txbx>
                      <wps:bodyPr wrap="square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Box 26" o:spid="_x0000_s1027" type="#_x0000_t202" style="position:absolute;margin-left:225.6pt;margin-top:42.15pt;width:37.35pt;height:27.6pt;z-index:251777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" filled="f" strokecolor="black [3213]">
                <v:textbox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0/4</w:t>
                      </w:r>
                    </w:p>
                  </w:txbxContent>
                </v:textbox>
              </v:shape>
            </w:pict>
          </mc:Fallback>
        </mc:AlternateContent>
      </w:r>
      <w:r w:rsidR="00921A19" w:rsidRPr="00663D38">
        <w:rPr>
          <w:rFonts w:cstheme="minorHAnsi"/>
          <w:noProof/>
          <w:sz w:val="24"/>
          <w:szCs w:val="24"/>
          <w:lang w:eastAsia="en-GB"/>
        </w:rPr>
        <mc:AlternateContent>
          <mc:Choice Requires="wps">
            <w:drawing>
              <wp:anchor distT="0" distB="0" distL="114300" distR="114300" simplePos="0" relativeHeight="251819008" behindDoc="0" locked="0" layoutInCell="1" allowOverlap="1" wp14:anchorId="7C7C2283" wp14:editId="4144F9B2">
                <wp:simplePos x="0" y="0"/>
                <wp:positionH relativeFrom="column">
                  <wp:posOffset>-466725</wp:posOffset>
                </wp:positionH>
                <wp:positionV relativeFrom="paragraph">
                  <wp:posOffset>8202930</wp:posOffset>
                </wp:positionV>
                <wp:extent cx="6153150" cy="1028700"/>
                <wp:effectExtent l="0" t="0" r="19050" b="19050"/>
                <wp:wrapNone/>
                <wp:docPr id="3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53150" cy="1028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>
                            <w:r>
                              <w:rPr>
                                <w:b/>
                              </w:rPr>
                              <w:t>Supplementary Figure 1</w:t>
                            </w:r>
                            <w:r>
                              <w:t>: Example of a completed BDA with scoring – this child scored red on 4 domains, suggesting probable developmental abnormality in the areas of gross motor development, daily living, communication and general understanding; amber on one domain suggesting a possible developmental abnormality in the area of fine motor development and green in the domain of socialisation, suggesting that there are no likely concerns in this area of developm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margin-left:-36.75pt;margin-top:645.9pt;width:484.5pt;height:81pt;z-index:251819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" strokecolor="white [3212]">
                <v:textbox>
                  <w:txbxContent>
                    <w:p w:rsidR="00F1235F" w:rsidRDefault="00F1235F">
                      <w:r>
                        <w:rPr>
                          <w:b/>
                        </w:rPr>
                        <w:t>Supplementary Figure 1</w:t>
                      </w:r>
                      <w:r>
                        <w:t>: Example of a completed BDA with scoring – this child scored red on 4 domains, suggesting probable developmental abnormality in the areas of gross motor development, daily living, communication and general understanding; amber on one domain suggesting a possible developmental abnormality in the area of fine motor development and green in the domain of socialisation, suggesting that there are no likely concerns in this area of development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2864" behindDoc="0" locked="0" layoutInCell="1" allowOverlap="1" wp14:anchorId="0E2BF01E" wp14:editId="46A76931">
                <wp:simplePos x="0" y="0"/>
                <wp:positionH relativeFrom="column">
                  <wp:posOffset>4434840</wp:posOffset>
                </wp:positionH>
                <wp:positionV relativeFrom="paragraph">
                  <wp:posOffset>5528945</wp:posOffset>
                </wp:positionV>
                <wp:extent cx="212090" cy="238760"/>
                <wp:effectExtent l="0" t="0" r="16510" b="27940"/>
                <wp:wrapNone/>
                <wp:docPr id="58" name="Oval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090" cy="23876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7" o:spid="_x0000_s1026" style="position:absolute;margin-left:349.2pt;margin-top:435.35pt;width:16.7pt;height:18.8pt;z-index:251812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1F7B62C8" wp14:editId="5B894E4C">
                <wp:simplePos x="0" y="0"/>
                <wp:positionH relativeFrom="column">
                  <wp:posOffset>2303145</wp:posOffset>
                </wp:positionH>
                <wp:positionV relativeFrom="paragraph">
                  <wp:posOffset>5584825</wp:posOffset>
                </wp:positionV>
                <wp:extent cx="212090" cy="238760"/>
                <wp:effectExtent l="0" t="0" r="16510" b="27940"/>
                <wp:wrapNone/>
                <wp:docPr id="49" name="Oval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090" cy="23876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8" o:spid="_x0000_s1026" style="position:absolute;margin-left:181.35pt;margin-top:439.75pt;width:16.7pt;height:18.8pt;z-index:251803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55520" behindDoc="0" locked="0" layoutInCell="1" allowOverlap="1" wp14:anchorId="3D8DA9ED" wp14:editId="7EBCCDA6">
            <wp:simplePos x="0" y="0"/>
            <wp:positionH relativeFrom="column">
              <wp:posOffset>-540385</wp:posOffset>
            </wp:positionH>
            <wp:positionV relativeFrom="paragraph">
              <wp:posOffset>4896485</wp:posOffset>
            </wp:positionV>
            <wp:extent cx="3335837" cy="914400"/>
            <wp:effectExtent l="0" t="0" r="0" b="0"/>
            <wp:wrapNone/>
            <wp:docPr id="298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able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335837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2C2A505E" wp14:editId="6E59F1C0">
                <wp:simplePos x="0" y="0"/>
                <wp:positionH relativeFrom="column">
                  <wp:posOffset>3125470</wp:posOffset>
                </wp:positionH>
                <wp:positionV relativeFrom="paragraph">
                  <wp:posOffset>-1092200</wp:posOffset>
                </wp:positionV>
                <wp:extent cx="2901950" cy="286385"/>
                <wp:effectExtent l="0" t="0" r="0" b="0"/>
                <wp:wrapNone/>
                <wp:docPr id="15362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901950" cy="2863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color w:val="000000" w:themeColor="text1"/>
                                <w:kern w:val="24"/>
                              </w:rPr>
                              <w:t>Insert Patient sticker here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" o:spid="_x0000_s1029" style="position:absolute;margin-left:246.1pt;margin-top:-86pt;width:228.5pt;height:22.55pt;z-index:251756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color w:val="000000" w:themeColor="text1"/>
                          <w:kern w:val="24"/>
                        </w:rPr>
                        <w:t>Insert Patient sticker here</w:t>
                      </w:r>
                    </w:p>
                  </w:txbxContent>
                </v:textbox>
              </v:rect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0B9C3728" wp14:editId="02FCBC4C">
                <wp:simplePos x="0" y="0"/>
                <wp:positionH relativeFrom="column">
                  <wp:posOffset>-646430</wp:posOffset>
                </wp:positionH>
                <wp:positionV relativeFrom="paragraph">
                  <wp:posOffset>-330200</wp:posOffset>
                </wp:positionV>
                <wp:extent cx="3418840" cy="255270"/>
                <wp:effectExtent l="0" t="0" r="0" b="0"/>
                <wp:wrapNone/>
                <wp:docPr id="13470" name="Text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18840" cy="2552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1. Gross motor skills (score 0-4)                                      Achieved </w:t>
                            </w:r>
                          </w:p>
                        </w:txbxContent>
                      </wps:txbx>
                      <wps:bodyPr wrap="non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4" o:spid="_x0000_s1030" type="#_x0000_t202" style="position:absolute;margin-left:-50.9pt;margin-top:-26pt;width:269.2pt;height:20.1pt;z-index:2517575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1. Gross motor skills (score 0-4)                                      Achieved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34D05D04" wp14:editId="388D3F24">
                <wp:simplePos x="0" y="0"/>
                <wp:positionH relativeFrom="column">
                  <wp:posOffset>-762000</wp:posOffset>
                </wp:positionH>
                <wp:positionV relativeFrom="paragraph">
                  <wp:posOffset>-1102995</wp:posOffset>
                </wp:positionV>
                <wp:extent cx="3854450" cy="286385"/>
                <wp:effectExtent l="0" t="0" r="0" b="0"/>
                <wp:wrapNone/>
                <wp:docPr id="15364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854450" cy="2863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u w:val="single"/>
                              </w:rPr>
                              <w:t>Developmental Screen – 17-34 weeks (score Y=1; N=0)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9" o:spid="_x0000_s1031" style="position:absolute;margin-left:-60pt;margin-top:-86.85pt;width:303.5pt;height:22.55pt;z-index:251758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u w:val="single"/>
                        </w:rPr>
                        <w:t>Developmental Screen – 17-34 weeks (score Y=1; N=0)</w:t>
                      </w:r>
                    </w:p>
                  </w:txbxContent>
                </v:textbox>
              </v:rect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59616" behindDoc="0" locked="0" layoutInCell="1" allowOverlap="1" wp14:anchorId="1DBC2D02" wp14:editId="571772E7">
            <wp:simplePos x="0" y="0"/>
            <wp:positionH relativeFrom="column">
              <wp:posOffset>-546735</wp:posOffset>
            </wp:positionH>
            <wp:positionV relativeFrom="paragraph">
              <wp:posOffset>0</wp:posOffset>
            </wp:positionV>
            <wp:extent cx="3341960" cy="914400"/>
            <wp:effectExtent l="0" t="0" r="0" b="0"/>
            <wp:wrapNone/>
            <wp:docPr id="8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table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4196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399FE534" wp14:editId="4628DB33">
                <wp:simplePos x="0" y="0"/>
                <wp:positionH relativeFrom="column">
                  <wp:posOffset>-641350</wp:posOffset>
                </wp:positionH>
                <wp:positionV relativeFrom="paragraph">
                  <wp:posOffset>903605</wp:posOffset>
                </wp:positionV>
                <wp:extent cx="3406775" cy="430530"/>
                <wp:effectExtent l="0" t="0" r="0" b="3810"/>
                <wp:wrapNone/>
                <wp:docPr id="13353" name="TextBox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06775" cy="43053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2. Fine motor skills (score 0-4)                                        Achieved                              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  <w:u w:val="single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48" o:spid="_x0000_s1032" type="#_x0000_t202" style="position:absolute;margin-left:-50.5pt;margin-top:71.15pt;width:268.25pt;height:33.9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2. Fine motor skills (score 0-4)                                        Achieved                              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  <w:u w:val="single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61664" behindDoc="0" locked="0" layoutInCell="1" allowOverlap="1" wp14:anchorId="286E0F2B" wp14:editId="21489DB8">
            <wp:simplePos x="0" y="0"/>
            <wp:positionH relativeFrom="column">
              <wp:posOffset>-535940</wp:posOffset>
            </wp:positionH>
            <wp:positionV relativeFrom="paragraph">
              <wp:posOffset>1182370</wp:posOffset>
            </wp:positionV>
            <wp:extent cx="3331075" cy="977900"/>
            <wp:effectExtent l="0" t="0" r="3175" b="0"/>
            <wp:wrapNone/>
            <wp:docPr id="299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able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31075" cy="9779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79D75F0D" wp14:editId="5666734D">
                <wp:simplePos x="0" y="0"/>
                <wp:positionH relativeFrom="column">
                  <wp:posOffset>-659130</wp:posOffset>
                </wp:positionH>
                <wp:positionV relativeFrom="paragraph">
                  <wp:posOffset>2162175</wp:posOffset>
                </wp:positionV>
                <wp:extent cx="3378200" cy="255270"/>
                <wp:effectExtent l="0" t="0" r="0" b="2540"/>
                <wp:wrapNone/>
                <wp:docPr id="15368" name="TextBox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78200" cy="2552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3. Daily living skills (score 0-4)                                       Achieved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50" o:spid="_x0000_s1033" type="#_x0000_t202" style="position:absolute;margin-left:-51.9pt;margin-top:170.25pt;width:266pt;height:20.1pt;z-index:251762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3. Daily living skills (score 0-4)                                       Achieved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63712" behindDoc="0" locked="0" layoutInCell="1" allowOverlap="1" wp14:anchorId="33623B4C" wp14:editId="5A89A2C8">
            <wp:simplePos x="0" y="0"/>
            <wp:positionH relativeFrom="column">
              <wp:posOffset>-546100</wp:posOffset>
            </wp:positionH>
            <wp:positionV relativeFrom="paragraph">
              <wp:posOffset>2458085</wp:posOffset>
            </wp:positionV>
            <wp:extent cx="3341687" cy="914400"/>
            <wp:effectExtent l="0" t="0" r="0" b="0"/>
            <wp:wrapNone/>
            <wp:docPr id="300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table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341687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6D36BA21" wp14:editId="678F7E45">
                <wp:simplePos x="0" y="0"/>
                <wp:positionH relativeFrom="column">
                  <wp:posOffset>-657225</wp:posOffset>
                </wp:positionH>
                <wp:positionV relativeFrom="paragraph">
                  <wp:posOffset>3357880</wp:posOffset>
                </wp:positionV>
                <wp:extent cx="3422650" cy="255270"/>
                <wp:effectExtent l="0" t="0" r="0" b="2540"/>
                <wp:wrapNone/>
                <wp:docPr id="13377" name="TextBox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22650" cy="2552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4. Communication (score 0-4)                                       Achieved                                      </w:t>
                            </w:r>
                            <w:r>
                              <w:rPr>
                                <w:rFonts w:asciiTheme="majorHAnsi" w:hAnsi="Cambria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55" o:spid="_x0000_s1034" type="#_x0000_t202" style="position:absolute;margin-left:-51.75pt;margin-top:264.4pt;width:269.5pt;height:20.1pt;z-index:251764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4. Communication (score 0-4)                                       Achieved                                      </w:t>
                      </w:r>
                      <w:r>
                        <w:rPr>
                          <w:rFonts w:asciiTheme="majorHAnsi" w:hAnsi="Cambria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65760" behindDoc="0" locked="0" layoutInCell="1" allowOverlap="1" wp14:anchorId="06EC07B1" wp14:editId="27EFD6FC">
            <wp:simplePos x="0" y="0"/>
            <wp:positionH relativeFrom="column">
              <wp:posOffset>-546735</wp:posOffset>
            </wp:positionH>
            <wp:positionV relativeFrom="paragraph">
              <wp:posOffset>3655695</wp:posOffset>
            </wp:positionV>
            <wp:extent cx="3341960" cy="914400"/>
            <wp:effectExtent l="0" t="0" r="0" b="0"/>
            <wp:wrapNone/>
            <wp:docPr id="301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able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4196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3717588A" wp14:editId="15AC7B8E">
                <wp:simplePos x="0" y="0"/>
                <wp:positionH relativeFrom="column">
                  <wp:posOffset>-659130</wp:posOffset>
                </wp:positionH>
                <wp:positionV relativeFrom="paragraph">
                  <wp:posOffset>4577080</wp:posOffset>
                </wp:positionV>
                <wp:extent cx="3509645" cy="255270"/>
                <wp:effectExtent l="0" t="0" r="0" b="2540"/>
                <wp:wrapNone/>
                <wp:docPr id="15372" name="TextBox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09645" cy="2552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5. Socialisation (score 0-4)                                                  Achieved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15" o:spid="_x0000_s1035" type="#_x0000_t202" style="position:absolute;margin-left:-51.9pt;margin-top:360.4pt;width:276.35pt;height:20.1pt;z-index:251766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5. Socialisation (score 0-4)                                                  Achieved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67808" behindDoc="0" locked="0" layoutInCell="1" allowOverlap="1" wp14:anchorId="150CACC3" wp14:editId="224C74D5">
            <wp:simplePos x="0" y="0"/>
            <wp:positionH relativeFrom="column">
              <wp:posOffset>3398520</wp:posOffset>
            </wp:positionH>
            <wp:positionV relativeFrom="paragraph">
              <wp:posOffset>-339725</wp:posOffset>
            </wp:positionV>
            <wp:extent cx="2247900" cy="1225550"/>
            <wp:effectExtent l="0" t="0" r="0" b="0"/>
            <wp:wrapNone/>
            <wp:docPr id="302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table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247900" cy="12255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w:drawing>
          <wp:anchor distT="0" distB="0" distL="114300" distR="114300" simplePos="0" relativeHeight="251768832" behindDoc="0" locked="0" layoutInCell="1" allowOverlap="1" wp14:anchorId="6A2AC77F" wp14:editId="06345537">
            <wp:simplePos x="0" y="0"/>
            <wp:positionH relativeFrom="column">
              <wp:posOffset>3414395</wp:posOffset>
            </wp:positionH>
            <wp:positionV relativeFrom="paragraph">
              <wp:posOffset>1006475</wp:posOffset>
            </wp:positionV>
            <wp:extent cx="2246313" cy="1143000"/>
            <wp:effectExtent l="0" t="0" r="1905" b="0"/>
            <wp:wrapNone/>
            <wp:docPr id="303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able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246313" cy="1143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w:drawing>
          <wp:anchor distT="0" distB="0" distL="114300" distR="114300" simplePos="0" relativeHeight="251769856" behindDoc="0" locked="0" layoutInCell="1" allowOverlap="1" wp14:anchorId="20B5DF0C" wp14:editId="7C3A8E72">
            <wp:simplePos x="0" y="0"/>
            <wp:positionH relativeFrom="column">
              <wp:posOffset>3398520</wp:posOffset>
            </wp:positionH>
            <wp:positionV relativeFrom="paragraph">
              <wp:posOffset>3394075</wp:posOffset>
            </wp:positionV>
            <wp:extent cx="2247900" cy="1280160"/>
            <wp:effectExtent l="0" t="0" r="0" b="0"/>
            <wp:wrapNone/>
            <wp:docPr id="304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table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247900" cy="12801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w:drawing>
          <wp:anchor distT="0" distB="0" distL="114300" distR="114300" simplePos="0" relativeHeight="251770880" behindDoc="0" locked="0" layoutInCell="1" allowOverlap="1" wp14:anchorId="6D77A95E" wp14:editId="22A96207">
            <wp:simplePos x="0" y="0"/>
            <wp:positionH relativeFrom="column">
              <wp:posOffset>3414395</wp:posOffset>
            </wp:positionH>
            <wp:positionV relativeFrom="paragraph">
              <wp:posOffset>2230755</wp:posOffset>
            </wp:positionV>
            <wp:extent cx="2246313" cy="1143000"/>
            <wp:effectExtent l="0" t="0" r="1905" b="0"/>
            <wp:wrapNone/>
            <wp:docPr id="305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table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246313" cy="1143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w:drawing>
          <wp:anchor distT="0" distB="0" distL="114300" distR="114300" simplePos="0" relativeHeight="251771904" behindDoc="0" locked="0" layoutInCell="1" allowOverlap="1" wp14:anchorId="57226927" wp14:editId="5E28E95D">
            <wp:simplePos x="0" y="0"/>
            <wp:positionH relativeFrom="column">
              <wp:posOffset>3398520</wp:posOffset>
            </wp:positionH>
            <wp:positionV relativeFrom="paragraph">
              <wp:posOffset>4618355</wp:posOffset>
            </wp:positionV>
            <wp:extent cx="2247900" cy="1143000"/>
            <wp:effectExtent l="0" t="0" r="0" b="0"/>
            <wp:wrapNone/>
            <wp:docPr id="306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table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247900" cy="1143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w:drawing>
          <wp:anchor distT="0" distB="0" distL="114300" distR="114300" simplePos="0" relativeHeight="251772928" behindDoc="0" locked="0" layoutInCell="1" allowOverlap="1" wp14:anchorId="628D79B6" wp14:editId="68832EA8">
            <wp:simplePos x="0" y="0"/>
            <wp:positionH relativeFrom="column">
              <wp:posOffset>3398520</wp:posOffset>
            </wp:positionH>
            <wp:positionV relativeFrom="paragraph">
              <wp:posOffset>5761355</wp:posOffset>
            </wp:positionV>
            <wp:extent cx="2247900" cy="1280160"/>
            <wp:effectExtent l="0" t="0" r="0" b="0"/>
            <wp:wrapNone/>
            <wp:docPr id="308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table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247900" cy="12801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0BA1C052" wp14:editId="575BC2BC">
                <wp:simplePos x="0" y="0"/>
                <wp:positionH relativeFrom="column">
                  <wp:posOffset>-659130</wp:posOffset>
                </wp:positionH>
                <wp:positionV relativeFrom="paragraph">
                  <wp:posOffset>5803900</wp:posOffset>
                </wp:positionV>
                <wp:extent cx="3435350" cy="255270"/>
                <wp:effectExtent l="0" t="0" r="0" b="2540"/>
                <wp:wrapNone/>
                <wp:docPr id="15553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435350" cy="25527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Calibr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6. General understanding (score 0-4)                             Achieved 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" o:spid="_x0000_s1036" style="position:absolute;margin-left:-51.9pt;margin-top:457pt;width:270.5pt;height:20.1pt;z-index:251773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" filled="f" stroked="f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Calibr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6. General understanding (score 0-4)                             Achieved  </w:t>
                      </w:r>
                    </w:p>
                  </w:txbxContent>
                </v:textbox>
              </v:rect>
            </w:pict>
          </mc:Fallback>
        </mc:AlternateContent>
      </w:r>
      <w:r w:rsidR="00921A19">
        <w:rPr>
          <w:noProof/>
          <w:lang w:eastAsia="en-GB"/>
        </w:rPr>
        <w:drawing>
          <wp:anchor distT="0" distB="0" distL="114300" distR="114300" simplePos="0" relativeHeight="251774976" behindDoc="0" locked="0" layoutInCell="1" allowOverlap="1" wp14:anchorId="764A81EE" wp14:editId="23678D49">
            <wp:simplePos x="0" y="0"/>
            <wp:positionH relativeFrom="column">
              <wp:posOffset>-546100</wp:posOffset>
            </wp:positionH>
            <wp:positionV relativeFrom="paragraph">
              <wp:posOffset>6120765</wp:posOffset>
            </wp:positionV>
            <wp:extent cx="3341687" cy="1057485"/>
            <wp:effectExtent l="0" t="0" r="0" b="9525"/>
            <wp:wrapNone/>
            <wp:docPr id="309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table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341687" cy="10574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56A3ECE1" wp14:editId="69C358E4">
                <wp:simplePos x="0" y="0"/>
                <wp:positionH relativeFrom="column">
                  <wp:posOffset>-546100</wp:posOffset>
                </wp:positionH>
                <wp:positionV relativeFrom="paragraph">
                  <wp:posOffset>7250430</wp:posOffset>
                </wp:positionV>
                <wp:extent cx="3341370" cy="485775"/>
                <wp:effectExtent l="0" t="0" r="11430" b="21590"/>
                <wp:wrapNone/>
                <wp:docPr id="13471" name="Text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41370" cy="485775"/>
                        </a:xfrm>
                        <a:prstGeom prst="rect">
                          <a:avLst/>
                        </a:prstGeom>
                        <a:solidFill>
                          <a:schemeClr val="accent2">
                            <a:lumMod val="20000"/>
                            <a:lumOff val="80000"/>
                          </a:schemeClr>
                        </a:solidFill>
                        <a:ln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Do the parents have any concerns about their child?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Movement, feeding, seems “slower” than other babies in the baby group Mum attends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9" o:spid="_x0000_s1037" type="#_x0000_t202" style="position:absolute;margin-left:-43pt;margin-top:570.9pt;width:263.1pt;height:38.25pt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" fillcolor="#f2dbdb [661]" strokecolor="red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</w:rPr>
                        <w:t>Do the parents have any concerns about their child?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</w:rPr>
                        <w:t>Movement, feeding, seems “slower” than other babies in the baby group Mum attends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063604EA" wp14:editId="61672F91">
                <wp:simplePos x="0" y="0"/>
                <wp:positionH relativeFrom="column">
                  <wp:posOffset>2838450</wp:posOffset>
                </wp:positionH>
                <wp:positionV relativeFrom="paragraph">
                  <wp:posOffset>1870075</wp:posOffset>
                </wp:positionV>
                <wp:extent cx="474345" cy="363220"/>
                <wp:effectExtent l="0" t="0" r="20955" b="12065"/>
                <wp:wrapNone/>
                <wp:docPr id="15557" name="TextBox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632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 3/4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27" o:spid="_x0000_s1038" type="#_x0000_t202" style="position:absolute;margin-left:223.5pt;margin-top:147.25pt;width:37.35pt;height:28.6pt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" filled="f" strokecolor="black [3213]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 3/4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79072" behindDoc="0" locked="0" layoutInCell="1" allowOverlap="1" wp14:anchorId="4E98AE1C" wp14:editId="525C393E">
                <wp:simplePos x="0" y="0"/>
                <wp:positionH relativeFrom="column">
                  <wp:posOffset>2838450</wp:posOffset>
                </wp:positionH>
                <wp:positionV relativeFrom="paragraph">
                  <wp:posOffset>2951480</wp:posOffset>
                </wp:positionV>
                <wp:extent cx="474345" cy="363220"/>
                <wp:effectExtent l="0" t="0" r="20955" b="13335"/>
                <wp:wrapNone/>
                <wp:docPr id="15558" name="Text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632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 2/4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29" o:spid="_x0000_s1039" type="#_x0000_t202" style="position:absolute;margin-left:223.5pt;margin-top:232.4pt;width:37.35pt;height:28.6pt;z-index:251779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" filled="f" strokecolor="black [3213]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 2/4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370CEDE5" wp14:editId="060F3307">
                <wp:simplePos x="0" y="0"/>
                <wp:positionH relativeFrom="column">
                  <wp:posOffset>2838450</wp:posOffset>
                </wp:positionH>
                <wp:positionV relativeFrom="paragraph">
                  <wp:posOffset>4175125</wp:posOffset>
                </wp:positionV>
                <wp:extent cx="474345" cy="363220"/>
                <wp:effectExtent l="0" t="0" r="20955" b="13335"/>
                <wp:wrapNone/>
                <wp:docPr id="15559" name="Text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632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 2/4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30" o:spid="_x0000_s1040" type="#_x0000_t202" style="position:absolute;margin-left:223.5pt;margin-top:328.75pt;width:37.35pt;height:28.6pt;z-index:251780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" filled="f" strokecolor="black [3213]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 2/4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1120" behindDoc="0" locked="0" layoutInCell="1" allowOverlap="1" wp14:anchorId="102535F0" wp14:editId="7E92F9F9">
                <wp:simplePos x="0" y="0"/>
                <wp:positionH relativeFrom="column">
                  <wp:posOffset>2838450</wp:posOffset>
                </wp:positionH>
                <wp:positionV relativeFrom="paragraph">
                  <wp:posOffset>5399405</wp:posOffset>
                </wp:positionV>
                <wp:extent cx="474345" cy="363220"/>
                <wp:effectExtent l="0" t="0" r="20955" b="12065"/>
                <wp:wrapNone/>
                <wp:docPr id="15560" name="TextBox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632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 4/4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31" o:spid="_x0000_s1041" type="#_x0000_t202" style="position:absolute;margin-left:223.5pt;margin-top:425.15pt;width:37.35pt;height:28.6pt;z-index:251781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" filled="f" strokecolor="black [3213]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 4/4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678CB1BA" wp14:editId="1B8B188B">
                <wp:simplePos x="0" y="0"/>
                <wp:positionH relativeFrom="column">
                  <wp:posOffset>2867025</wp:posOffset>
                </wp:positionH>
                <wp:positionV relativeFrom="paragraph">
                  <wp:posOffset>6780530</wp:posOffset>
                </wp:positionV>
                <wp:extent cx="474345" cy="363220"/>
                <wp:effectExtent l="0" t="0" r="20955" b="13335"/>
                <wp:wrapNone/>
                <wp:docPr id="15561" name="TextBox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4345" cy="36322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Total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 xml:space="preserve">  2/4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32" o:spid="_x0000_s1042" type="#_x0000_t202" style="position:absolute;margin-left:225.75pt;margin-top:533.9pt;width:37.35pt;height:28.6pt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" filled="f" strokecolor="black [3213]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>Total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  <w:lang w:val="en-US"/>
                        </w:rPr>
                        <w:t xml:space="preserve">  2/4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42395C85" wp14:editId="2D9F33DB">
                <wp:simplePos x="0" y="0"/>
                <wp:positionH relativeFrom="column">
                  <wp:posOffset>245745</wp:posOffset>
                </wp:positionH>
                <wp:positionV relativeFrom="paragraph">
                  <wp:posOffset>7610475</wp:posOffset>
                </wp:positionV>
                <wp:extent cx="5184775" cy="485775"/>
                <wp:effectExtent l="0" t="0" r="0" b="0"/>
                <wp:wrapNone/>
                <wp:docPr id="32" name="Footer Placeholder 1"/>
                <wp:cNvGraphicFramePr>
                  <a:graphicFrameLocks xmlns:a="http://schemas.openxmlformats.org/drawingml/2006/main" noGrp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Grp="1"/>
                      </wps:cNvSpPr>
                      <wps:spPr>
                        <a:xfrm>
                          <a:off x="0" y="0"/>
                          <a:ext cx="5184775" cy="48577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Theme="minorHAnsi" w:hAnsi="Calibri" w:cstheme="minorBidi"/>
                                <w:color w:val="404040" w:themeColor="text1" w:themeTint="BF"/>
                                <w:kern w:val="24"/>
                                <w:sz w:val="20"/>
                                <w:szCs w:val="20"/>
                              </w:rPr>
                              <w:t>Copyright: Great Ormond Street Hospital for Children NHS Foundation Trust - 2013</w:t>
                            </w:r>
                          </w:p>
                        </w:txbxContent>
                      </wps:txbx>
                      <wps:bodyPr vert="horz" lIns="91440" tIns="45720" rIns="91440" bIns="45720" rtlCol="0" anchor="ctr"/>
                    </wps:wsp>
                  </a:graphicData>
                </a:graphic>
              </wp:anchor>
            </w:drawing>
          </mc:Choice>
          <mc:Fallback>
            <w:pict>
              <v:rect id="Footer Placeholder 1" o:spid="_x0000_s1043" style="position:absolute;margin-left:19.35pt;margin-top:599.25pt;width:408.25pt;height:38.25pt;z-index:251783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" filled="f" stroked="f">
                <v:path arrowok="t"/>
                <o:lock v:ext="edit" grouping="t"/>
                <v:textbox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Theme="minorHAnsi" w:hAnsi="Calibri" w:cstheme="minorBidi"/>
                          <w:color w:val="404040" w:themeColor="text1" w:themeTint="BF"/>
                          <w:kern w:val="24"/>
                          <w:sz w:val="20"/>
                          <w:szCs w:val="20"/>
                        </w:rPr>
                        <w:t>Copyright: Great Ormond Street Hospital for Children NHS Foundation Trust - 2013</w:t>
                      </w:r>
                    </w:p>
                  </w:txbxContent>
                </v:textbox>
              </v:rect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4F9534B8" wp14:editId="2A1460B8">
                <wp:simplePos x="0" y="0"/>
                <wp:positionH relativeFrom="column">
                  <wp:posOffset>3025775</wp:posOffset>
                </wp:positionH>
                <wp:positionV relativeFrom="paragraph">
                  <wp:posOffset>-742950</wp:posOffset>
                </wp:positionV>
                <wp:extent cx="2981325" cy="421640"/>
                <wp:effectExtent l="0" t="0" r="28575" b="13335"/>
                <wp:wrapNone/>
                <wp:docPr id="33" name="Text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1325" cy="421640"/>
                        </a:xfrm>
                        <a:prstGeom prst="rect">
                          <a:avLst/>
                        </a:prstGeom>
                        <a:solidFill>
                          <a:srgbClr val="DDE9F7">
                            <a:alpha val="50195"/>
                          </a:srgbClr>
                        </a:solidFill>
                        <a:ln w="9525">
                          <a:solidFill>
                            <a:srgbClr val="4F81BD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Date of assessment</w:t>
                            </w:r>
                            <w:proofErr w:type="gramStart"/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:_</w:t>
                            </w:r>
                            <w:proofErr w:type="gramEnd"/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__01_/_06__/_2013____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Box 10" o:spid="_x0000_s1044" type="#_x0000_t202" style="position:absolute;margin-left:238.25pt;margin-top:-58.5pt;width:234.75pt;height:33.2pt;z-index:251784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" fillcolor="#dde9f7" strokecolor="#4f81bd">
                <v:fill opacity="32896f"/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>Date of assessment</w:t>
                      </w:r>
                      <w:proofErr w:type="gramStart"/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>:_</w:t>
                      </w:r>
                      <w:proofErr w:type="gramEnd"/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>__01_/_06__/_2013____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5216" behindDoc="0" locked="0" layoutInCell="1" allowOverlap="1" wp14:anchorId="6ACF3F91" wp14:editId="2BC69DE1">
                <wp:simplePos x="0" y="0"/>
                <wp:positionH relativeFrom="column">
                  <wp:posOffset>-546100</wp:posOffset>
                </wp:positionH>
                <wp:positionV relativeFrom="paragraph">
                  <wp:posOffset>-742950</wp:posOffset>
                </wp:positionV>
                <wp:extent cx="3384550" cy="392430"/>
                <wp:effectExtent l="0" t="0" r="25400" b="13335"/>
                <wp:wrapNone/>
                <wp:docPr id="63" name="Text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84550" cy="392430"/>
                        </a:xfrm>
                        <a:prstGeom prst="rect">
                          <a:avLst/>
                        </a:prstGeom>
                        <a:solidFill>
                          <a:srgbClr val="DDE9F7">
                            <a:alpha val="50195"/>
                          </a:srgbClr>
                        </a:solidFill>
                        <a:ln w="9525">
                          <a:solidFill>
                            <a:srgbClr val="4F81BD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 xml:space="preserve">Child’s age: …32.  </w:t>
                            </w:r>
                            <w:proofErr w:type="gramStart"/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weeks</w:t>
                            </w:r>
                            <w:proofErr w:type="gramEnd"/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Child’s corrected age……weeks (if preterm)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_x0000_s1045" type="#_x0000_t202" style="position:absolute;margin-left:-43pt;margin-top:-58.5pt;width:266.5pt;height:30.9pt;z-index:251785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" fillcolor="#dde9f7" strokecolor="#4f81bd">
                <v:fill opacity="32896f"/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 xml:space="preserve">Child’s age: …32.  </w:t>
                      </w:r>
                      <w:proofErr w:type="gramStart"/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>weeks</w:t>
                      </w:r>
                      <w:proofErr w:type="gramEnd"/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20"/>
                          <w:szCs w:val="20"/>
                        </w:rPr>
                        <w:t>Child’s corrected age……weeks (if preterm)</w:t>
                      </w:r>
                    </w:p>
                  </w:txbxContent>
                </v:textbox>
              </v:shape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 wp14:anchorId="7DA3927B" wp14:editId="07377F69">
                <wp:simplePos x="0" y="0"/>
                <wp:positionH relativeFrom="column">
                  <wp:posOffset>2506345</wp:posOffset>
                </wp:positionH>
                <wp:positionV relativeFrom="paragraph">
                  <wp:posOffset>-45720</wp:posOffset>
                </wp:positionV>
                <wp:extent cx="212724" cy="239092"/>
                <wp:effectExtent l="0" t="0" r="16510" b="27940"/>
                <wp:wrapNone/>
                <wp:docPr id="297" name="Ova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" o:spid="_x0000_s1026" style="position:absolute;margin-left:197.35pt;margin-top:-3.55pt;width:16.75pt;height:18.85pt;z-index:251787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771F8308" wp14:editId="0EF2CA56">
                <wp:simplePos x="0" y="0"/>
                <wp:positionH relativeFrom="column">
                  <wp:posOffset>2506345</wp:posOffset>
                </wp:positionH>
                <wp:positionV relativeFrom="paragraph">
                  <wp:posOffset>219075</wp:posOffset>
                </wp:positionV>
                <wp:extent cx="212724" cy="239092"/>
                <wp:effectExtent l="0" t="0" r="16510" b="27940"/>
                <wp:wrapNone/>
                <wp:docPr id="34" name="Oval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3" o:spid="_x0000_s1026" style="position:absolute;margin-left:197.35pt;margin-top:17.25pt;width:16.75pt;height:18.85pt;z-index:251788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1349059C" wp14:editId="7368E645">
                <wp:simplePos x="0" y="0"/>
                <wp:positionH relativeFrom="column">
                  <wp:posOffset>2505075</wp:posOffset>
                </wp:positionH>
                <wp:positionV relativeFrom="paragraph">
                  <wp:posOffset>412115</wp:posOffset>
                </wp:positionV>
                <wp:extent cx="212724" cy="239092"/>
                <wp:effectExtent l="0" t="0" r="16510" b="27940"/>
                <wp:wrapNone/>
                <wp:docPr id="35" name="Oval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4" o:spid="_x0000_s1026" style="position:absolute;margin-left:197.25pt;margin-top:32.45pt;width:16.75pt;height:18.85pt;z-index:251789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1A56D28A" wp14:editId="0FD7BA26">
                <wp:simplePos x="0" y="0"/>
                <wp:positionH relativeFrom="column">
                  <wp:posOffset>2514600</wp:posOffset>
                </wp:positionH>
                <wp:positionV relativeFrom="paragraph">
                  <wp:posOffset>669925</wp:posOffset>
                </wp:positionV>
                <wp:extent cx="212724" cy="239092"/>
                <wp:effectExtent l="0" t="0" r="16510" b="27940"/>
                <wp:wrapNone/>
                <wp:docPr id="36" name="Oval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5" o:spid="_x0000_s1026" style="position:absolute;margin-left:198pt;margin-top:52.75pt;width:16.75pt;height:18.85pt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620CF841" wp14:editId="269CB526">
                <wp:simplePos x="0" y="0"/>
                <wp:positionH relativeFrom="column">
                  <wp:posOffset>2292350</wp:posOffset>
                </wp:positionH>
                <wp:positionV relativeFrom="paragraph">
                  <wp:posOffset>1122045</wp:posOffset>
                </wp:positionV>
                <wp:extent cx="212724" cy="239092"/>
                <wp:effectExtent l="0" t="0" r="16510" b="27940"/>
                <wp:wrapNone/>
                <wp:docPr id="37" name="Oval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6" o:spid="_x0000_s1026" style="position:absolute;margin-left:180.5pt;margin-top:88.35pt;width:16.75pt;height:18.85pt;z-index:251791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64DE3CFB" wp14:editId="3CD662A5">
                <wp:simplePos x="0" y="0"/>
                <wp:positionH relativeFrom="column">
                  <wp:posOffset>2514600</wp:posOffset>
                </wp:positionH>
                <wp:positionV relativeFrom="paragraph">
                  <wp:posOffset>1922780</wp:posOffset>
                </wp:positionV>
                <wp:extent cx="212724" cy="239092"/>
                <wp:effectExtent l="0" t="0" r="16510" b="27940"/>
                <wp:wrapNone/>
                <wp:docPr id="38" name="Oval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7" o:spid="_x0000_s1026" style="position:absolute;margin-left:198pt;margin-top:151.4pt;width:16.75pt;height:18.85pt;z-index:251792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3408" behindDoc="0" locked="0" layoutInCell="1" allowOverlap="1" wp14:anchorId="07931848" wp14:editId="31172872">
                <wp:simplePos x="0" y="0"/>
                <wp:positionH relativeFrom="column">
                  <wp:posOffset>2286000</wp:posOffset>
                </wp:positionH>
                <wp:positionV relativeFrom="paragraph">
                  <wp:posOffset>1630680</wp:posOffset>
                </wp:positionV>
                <wp:extent cx="212724" cy="239092"/>
                <wp:effectExtent l="0" t="0" r="16510" b="27940"/>
                <wp:wrapNone/>
                <wp:docPr id="39" name="Oval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8" o:spid="_x0000_s1026" style="position:absolute;margin-left:180pt;margin-top:128.4pt;width:16.75pt;height:18.85pt;z-index:251793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4432" behindDoc="0" locked="0" layoutInCell="1" allowOverlap="1" wp14:anchorId="60777048" wp14:editId="611B7650">
                <wp:simplePos x="0" y="0"/>
                <wp:positionH relativeFrom="column">
                  <wp:posOffset>2296795</wp:posOffset>
                </wp:positionH>
                <wp:positionV relativeFrom="paragraph">
                  <wp:posOffset>1365885</wp:posOffset>
                </wp:positionV>
                <wp:extent cx="212724" cy="239092"/>
                <wp:effectExtent l="0" t="0" r="16510" b="27940"/>
                <wp:wrapNone/>
                <wp:docPr id="40" name="Oval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39" o:spid="_x0000_s1026" style="position:absolute;margin-left:180.85pt;margin-top:107.55pt;width:16.75pt;height:18.85pt;z-index:251794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5456" behindDoc="0" locked="0" layoutInCell="1" allowOverlap="1" wp14:anchorId="7596B413" wp14:editId="31873503">
                <wp:simplePos x="0" y="0"/>
                <wp:positionH relativeFrom="column">
                  <wp:posOffset>2476500</wp:posOffset>
                </wp:positionH>
                <wp:positionV relativeFrom="paragraph">
                  <wp:posOffset>3162935</wp:posOffset>
                </wp:positionV>
                <wp:extent cx="212724" cy="239092"/>
                <wp:effectExtent l="0" t="0" r="16510" b="27940"/>
                <wp:wrapNone/>
                <wp:docPr id="41" name="Oval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0" o:spid="_x0000_s1026" style="position:absolute;margin-left:195pt;margin-top:249.05pt;width:16.75pt;height:18.85pt;z-index:251795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6480" behindDoc="0" locked="0" layoutInCell="1" allowOverlap="1" wp14:anchorId="2B099486" wp14:editId="2993A9C1">
                <wp:simplePos x="0" y="0"/>
                <wp:positionH relativeFrom="column">
                  <wp:posOffset>2290445</wp:posOffset>
                </wp:positionH>
                <wp:positionV relativeFrom="paragraph">
                  <wp:posOffset>2905760</wp:posOffset>
                </wp:positionV>
                <wp:extent cx="212724" cy="239092"/>
                <wp:effectExtent l="0" t="0" r="16510" b="27940"/>
                <wp:wrapNone/>
                <wp:docPr id="42" name="Oval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1" o:spid="_x0000_s1026" style="position:absolute;margin-left:180.35pt;margin-top:228.8pt;width:16.75pt;height:18.85pt;z-index:251796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20E4191F" wp14:editId="69A48317">
                <wp:simplePos x="0" y="0"/>
                <wp:positionH relativeFrom="column">
                  <wp:posOffset>2301875</wp:posOffset>
                </wp:positionH>
                <wp:positionV relativeFrom="paragraph">
                  <wp:posOffset>2666365</wp:posOffset>
                </wp:positionV>
                <wp:extent cx="212724" cy="239092"/>
                <wp:effectExtent l="0" t="0" r="16510" b="27940"/>
                <wp:wrapNone/>
                <wp:docPr id="43" name="Oval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2" o:spid="_x0000_s1026" style="position:absolute;margin-left:181.25pt;margin-top:209.95pt;width:16.75pt;height:18.85pt;z-index:251797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8528" behindDoc="0" locked="0" layoutInCell="1" allowOverlap="1" wp14:anchorId="6745F879" wp14:editId="025A221D">
                <wp:simplePos x="0" y="0"/>
                <wp:positionH relativeFrom="column">
                  <wp:posOffset>2470150</wp:posOffset>
                </wp:positionH>
                <wp:positionV relativeFrom="paragraph">
                  <wp:posOffset>2435860</wp:posOffset>
                </wp:positionV>
                <wp:extent cx="212724" cy="239092"/>
                <wp:effectExtent l="0" t="0" r="16510" b="27940"/>
                <wp:wrapNone/>
                <wp:docPr id="44" name="Oval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3" o:spid="_x0000_s1026" style="position:absolute;margin-left:194.5pt;margin-top:191.8pt;width:16.75pt;height:18.85pt;z-index:251798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56DB5214" wp14:editId="36E8B52A">
                <wp:simplePos x="0" y="0"/>
                <wp:positionH relativeFrom="column">
                  <wp:posOffset>2503170</wp:posOffset>
                </wp:positionH>
                <wp:positionV relativeFrom="paragraph">
                  <wp:posOffset>4364990</wp:posOffset>
                </wp:positionV>
                <wp:extent cx="212724" cy="239092"/>
                <wp:effectExtent l="0" t="0" r="16510" b="27940"/>
                <wp:wrapNone/>
                <wp:docPr id="45" name="Oval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4" o:spid="_x0000_s1026" style="position:absolute;margin-left:197.1pt;margin-top:343.7pt;width:16.75pt;height:18.85pt;z-index:251799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187AEC52" wp14:editId="3EC8B405">
                <wp:simplePos x="0" y="0"/>
                <wp:positionH relativeFrom="column">
                  <wp:posOffset>2476500</wp:posOffset>
                </wp:positionH>
                <wp:positionV relativeFrom="paragraph">
                  <wp:posOffset>4072255</wp:posOffset>
                </wp:positionV>
                <wp:extent cx="212724" cy="239092"/>
                <wp:effectExtent l="0" t="0" r="16510" b="27940"/>
                <wp:wrapNone/>
                <wp:docPr id="46" name="Oval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5" o:spid="_x0000_s1026" style="position:absolute;margin-left:195pt;margin-top:320.65pt;width:16.75pt;height:18.85pt;z-index:251800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34AF006E" wp14:editId="38B042EB">
                <wp:simplePos x="0" y="0"/>
                <wp:positionH relativeFrom="column">
                  <wp:posOffset>2263775</wp:posOffset>
                </wp:positionH>
                <wp:positionV relativeFrom="paragraph">
                  <wp:posOffset>3846195</wp:posOffset>
                </wp:positionV>
                <wp:extent cx="212724" cy="239092"/>
                <wp:effectExtent l="0" t="0" r="16510" b="27940"/>
                <wp:wrapNone/>
                <wp:docPr id="47" name="Oval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6" o:spid="_x0000_s1026" style="position:absolute;margin-left:178.25pt;margin-top:302.85pt;width:16.75pt;height:18.85pt;z-index:251801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5D040BBC" wp14:editId="7F430761">
                <wp:simplePos x="0" y="0"/>
                <wp:positionH relativeFrom="column">
                  <wp:posOffset>2301875</wp:posOffset>
                </wp:positionH>
                <wp:positionV relativeFrom="paragraph">
                  <wp:posOffset>3603625</wp:posOffset>
                </wp:positionV>
                <wp:extent cx="212724" cy="239092"/>
                <wp:effectExtent l="0" t="0" r="16510" b="27940"/>
                <wp:wrapNone/>
                <wp:docPr id="48" name="Oval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7" o:spid="_x0000_s1026" style="position:absolute;margin-left:181.25pt;margin-top:283.75pt;width:16.75pt;height:18.85pt;z-index:251802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4672" behindDoc="0" locked="0" layoutInCell="1" allowOverlap="1" wp14:anchorId="497F1D82" wp14:editId="2C9BD513">
                <wp:simplePos x="0" y="0"/>
                <wp:positionH relativeFrom="column">
                  <wp:posOffset>2282825</wp:posOffset>
                </wp:positionH>
                <wp:positionV relativeFrom="paragraph">
                  <wp:posOffset>5344795</wp:posOffset>
                </wp:positionV>
                <wp:extent cx="212724" cy="239092"/>
                <wp:effectExtent l="0" t="0" r="16510" b="27940"/>
                <wp:wrapNone/>
                <wp:docPr id="50" name="Oval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49" o:spid="_x0000_s1026" style="position:absolute;margin-left:179.75pt;margin-top:420.85pt;width:16.75pt;height:18.85pt;z-index:251804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714A135D" wp14:editId="41D5D258">
                <wp:simplePos x="0" y="0"/>
                <wp:positionH relativeFrom="column">
                  <wp:posOffset>2301875</wp:posOffset>
                </wp:positionH>
                <wp:positionV relativeFrom="paragraph">
                  <wp:posOffset>5134610</wp:posOffset>
                </wp:positionV>
                <wp:extent cx="212724" cy="239092"/>
                <wp:effectExtent l="0" t="0" r="16510" b="27940"/>
                <wp:wrapNone/>
                <wp:docPr id="51" name="Oval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0" o:spid="_x0000_s1026" style="position:absolute;margin-left:181.25pt;margin-top:404.3pt;width:16.75pt;height:18.85pt;z-index:251805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6720" behindDoc="0" locked="0" layoutInCell="1" allowOverlap="1" wp14:anchorId="42F341AD" wp14:editId="092B5D2C">
                <wp:simplePos x="0" y="0"/>
                <wp:positionH relativeFrom="column">
                  <wp:posOffset>2301875</wp:posOffset>
                </wp:positionH>
                <wp:positionV relativeFrom="paragraph">
                  <wp:posOffset>4822825</wp:posOffset>
                </wp:positionV>
                <wp:extent cx="212724" cy="239092"/>
                <wp:effectExtent l="0" t="0" r="16510" b="27940"/>
                <wp:wrapNone/>
                <wp:docPr id="52" name="Oval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1" o:spid="_x0000_s1026" style="position:absolute;margin-left:181.25pt;margin-top:379.75pt;width:16.75pt;height:18.85pt;z-index:251806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9792" behindDoc="0" locked="0" layoutInCell="1" allowOverlap="1" wp14:anchorId="35ACDD86" wp14:editId="43BB289C">
                <wp:simplePos x="0" y="0"/>
                <wp:positionH relativeFrom="column">
                  <wp:posOffset>2290445</wp:posOffset>
                </wp:positionH>
                <wp:positionV relativeFrom="paragraph">
                  <wp:posOffset>6401435</wp:posOffset>
                </wp:positionV>
                <wp:extent cx="212724" cy="239092"/>
                <wp:effectExtent l="0" t="0" r="16510" b="27940"/>
                <wp:wrapNone/>
                <wp:docPr id="55" name="Oval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oval id="Oval 54" o:spid="_x0000_s1026" style="position:absolute;margin-left:180.35pt;margin-top:504.05pt;width:16.75pt;height:18.85pt;z-index:251809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0816" behindDoc="0" locked="0" layoutInCell="1" allowOverlap="1" wp14:anchorId="7E11B4B8" wp14:editId="084F0510">
                <wp:simplePos x="0" y="0"/>
                <wp:positionH relativeFrom="column">
                  <wp:posOffset>2290445</wp:posOffset>
                </wp:positionH>
                <wp:positionV relativeFrom="paragraph">
                  <wp:posOffset>6170295</wp:posOffset>
                </wp:positionV>
                <wp:extent cx="212724" cy="239092"/>
                <wp:effectExtent l="0" t="0" r="16510" b="27940"/>
                <wp:wrapNone/>
                <wp:docPr id="56" name="Oval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5" o:spid="_x0000_s1026" style="position:absolute;margin-left:180.35pt;margin-top:485.85pt;width:16.75pt;height:18.85pt;z-index:251810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5A81E0D9" wp14:editId="439BBADA">
                <wp:simplePos x="0" y="0"/>
                <wp:positionH relativeFrom="column">
                  <wp:posOffset>5345430</wp:posOffset>
                </wp:positionH>
                <wp:positionV relativeFrom="paragraph">
                  <wp:posOffset>6780530</wp:posOffset>
                </wp:positionV>
                <wp:extent cx="212724" cy="239092"/>
                <wp:effectExtent l="0" t="0" r="16510" b="27940"/>
                <wp:wrapNone/>
                <wp:docPr id="57" name="Oval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6" o:spid="_x0000_s1026" style="position:absolute;margin-left:420.9pt;margin-top:533.9pt;width:16.75pt;height:18.85pt;z-index:251811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3888" behindDoc="0" locked="0" layoutInCell="1" allowOverlap="1" wp14:anchorId="485C04C0" wp14:editId="0D2F2580">
                <wp:simplePos x="0" y="0"/>
                <wp:positionH relativeFrom="column">
                  <wp:posOffset>5345430</wp:posOffset>
                </wp:positionH>
                <wp:positionV relativeFrom="paragraph">
                  <wp:posOffset>4424045</wp:posOffset>
                </wp:positionV>
                <wp:extent cx="212724" cy="239092"/>
                <wp:effectExtent l="0" t="0" r="16510" b="27940"/>
                <wp:wrapNone/>
                <wp:docPr id="59" name="Oval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8" o:spid="_x0000_s1026" style="position:absolute;margin-left:420.9pt;margin-top:348.35pt;width:16.75pt;height:18.85pt;z-index:251813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4912" behindDoc="0" locked="0" layoutInCell="1" allowOverlap="1" wp14:anchorId="64BE5A9E" wp14:editId="75A7454C">
                <wp:simplePos x="0" y="0"/>
                <wp:positionH relativeFrom="column">
                  <wp:posOffset>5345430</wp:posOffset>
                </wp:positionH>
                <wp:positionV relativeFrom="paragraph">
                  <wp:posOffset>3135630</wp:posOffset>
                </wp:positionV>
                <wp:extent cx="212724" cy="239092"/>
                <wp:effectExtent l="0" t="0" r="16510" b="27940"/>
                <wp:wrapNone/>
                <wp:docPr id="60" name="Oval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59" o:spid="_x0000_s1026" style="position:absolute;margin-left:420.9pt;margin-top:246.9pt;width:16.75pt;height:18.85pt;z-index:251814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5936" behindDoc="0" locked="0" layoutInCell="1" allowOverlap="1" wp14:anchorId="2D1A7603" wp14:editId="6B2E1F3D">
                <wp:simplePos x="0" y="0"/>
                <wp:positionH relativeFrom="column">
                  <wp:posOffset>4853940</wp:posOffset>
                </wp:positionH>
                <wp:positionV relativeFrom="paragraph">
                  <wp:posOffset>1922780</wp:posOffset>
                </wp:positionV>
                <wp:extent cx="212724" cy="239092"/>
                <wp:effectExtent l="0" t="0" r="16510" b="27940"/>
                <wp:wrapNone/>
                <wp:docPr id="61" name="Oval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60" o:spid="_x0000_s1026" style="position:absolute;margin-left:382.2pt;margin-top:151.4pt;width:16.75pt;height:18.85pt;z-index:251815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" filled="f" strokecolor="black [3213]" strokeweight="2pt"/>
            </w:pict>
          </mc:Fallback>
        </mc:AlternateContent>
      </w:r>
      <w:r w:rsidR="00921A1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16960" behindDoc="0" locked="0" layoutInCell="1" allowOverlap="1" wp14:anchorId="6371524E" wp14:editId="0D6F70CD">
                <wp:simplePos x="0" y="0"/>
                <wp:positionH relativeFrom="column">
                  <wp:posOffset>5358130</wp:posOffset>
                </wp:positionH>
                <wp:positionV relativeFrom="paragraph">
                  <wp:posOffset>651510</wp:posOffset>
                </wp:positionV>
                <wp:extent cx="212724" cy="239092"/>
                <wp:effectExtent l="0" t="0" r="16510" b="27940"/>
                <wp:wrapNone/>
                <wp:docPr id="62" name="Oval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724" cy="239092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 xmlns:mo="http://schemas.microsoft.com/office/mac/office/2008/main" xmlns:mv="urn:schemas-microsoft-com:mac:vml">
            <w:pict>
              <v:oval id="Oval 61" o:spid="_x0000_s1026" style="position:absolute;margin-left:421.9pt;margin-top:51.3pt;width:16.75pt;height:18.85pt;z-index:251816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" filled="f" strokecolor="black [3213]" strokeweight="2pt"/>
            </w:pict>
          </mc:Fallback>
        </mc:AlternateContent>
      </w:r>
    </w:p>
    <w:p w:rsidR="000978B0" w:rsidRDefault="009164A3" w:rsidP="00EE0BBF">
      <w:pPr>
        <w:rPr>
          <w:rFonts w:cstheme="minorHAnsi"/>
          <w:sz w:val="24"/>
          <w:szCs w:val="24"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0747229F" wp14:editId="4F07DF70">
                <wp:simplePos x="0" y="0"/>
                <wp:positionH relativeFrom="column">
                  <wp:posOffset>2935605</wp:posOffset>
                </wp:positionH>
                <wp:positionV relativeFrom="paragraph">
                  <wp:posOffset>7040880</wp:posOffset>
                </wp:positionV>
                <wp:extent cx="2838450" cy="354330"/>
                <wp:effectExtent l="0" t="0" r="19050" b="26670"/>
                <wp:wrapNone/>
                <wp:docPr id="292" name="Text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38450" cy="354330"/>
                        </a:xfrm>
                        <a:prstGeom prst="rect">
                          <a:avLst/>
                        </a:prstGeom>
                        <a:solidFill>
                          <a:schemeClr val="accent2">
                            <a:lumMod val="20000"/>
                            <a:lumOff val="80000"/>
                          </a:schemeClr>
                        </a:solidFill>
                        <a:ln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Languages spoken at home    English</w:t>
                            </w:r>
                          </w:p>
                          <w:p w:rsidR="00F1235F" w:rsidRDefault="00F1235F" w:rsidP="00921A19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theme="minorBidi"/>
                                <w:color w:val="000000" w:themeColor="text1"/>
                                <w:kern w:val="24"/>
                                <w:sz w:val="18"/>
                                <w:szCs w:val="18"/>
                              </w:rPr>
                              <w:t>Child’s primary language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_x0000_s1046" type="#_x0000_t202" style="position:absolute;margin-left:231.15pt;margin-top:554.4pt;width:223.5pt;height:27.9pt;z-index:2517862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" fillcolor="#f2dbdb [661]" strokecolor="red">
                <v:textbox style="mso-fit-shape-to-text:t">
                  <w:txbxContent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</w:rPr>
                        <w:t>Languages spoken at home    English</w:t>
                      </w:r>
                    </w:p>
                    <w:p w:rsidR="00F1235F" w:rsidRDefault="00F1235F" w:rsidP="00921A19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theme="minorBidi"/>
                          <w:color w:val="000000" w:themeColor="text1"/>
                          <w:kern w:val="24"/>
                          <w:sz w:val="18"/>
                          <w:szCs w:val="18"/>
                        </w:rPr>
                        <w:t>Child’s primary language</w:t>
                      </w:r>
                    </w:p>
                  </w:txbxContent>
                </v:textbox>
              </v:shape>
            </w:pict>
          </mc:Fallback>
        </mc:AlternateContent>
      </w:r>
    </w:p>
    <w:p w:rsidR="000978B0" w:rsidRDefault="000978B0" w:rsidP="00EE0BBF">
      <w:pPr>
        <w:rPr>
          <w:rFonts w:cstheme="minorHAnsi"/>
          <w:sz w:val="24"/>
          <w:szCs w:val="24"/>
        </w:rPr>
      </w:pPr>
    </w:p>
    <w:p w:rsidR="00A3569E" w:rsidRDefault="00F521B0" w:rsidP="00EE0BBF">
      <w:pPr>
        <w:rPr>
          <w:rFonts w:cstheme="minorHAnsi"/>
          <w:sz w:val="24"/>
          <w:szCs w:val="24"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 wp14:anchorId="79274261" wp14:editId="722A7C78">
                <wp:simplePos x="0" y="0"/>
                <wp:positionH relativeFrom="column">
                  <wp:posOffset>2465070</wp:posOffset>
                </wp:positionH>
                <wp:positionV relativeFrom="paragraph">
                  <wp:posOffset>5882005</wp:posOffset>
                </wp:positionV>
                <wp:extent cx="212090" cy="238760"/>
                <wp:effectExtent l="0" t="0" r="16510" b="27940"/>
                <wp:wrapNone/>
                <wp:docPr id="53" name="Oval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090" cy="23876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oval id="Oval 52" o:spid="_x0000_s1026" style="position:absolute;margin-left:194.1pt;margin-top:463.15pt;width:16.7pt;height:18.8pt;z-index:251807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" filled="f" strokecolor="black [3213]" strokeweight="2pt"/>
            </w:pict>
          </mc:Fallback>
        </mc:AlternateContent>
      </w: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808768" behindDoc="0" locked="0" layoutInCell="1" allowOverlap="1" wp14:anchorId="2EE910D2" wp14:editId="3E370EB9">
                <wp:simplePos x="0" y="0"/>
                <wp:positionH relativeFrom="column">
                  <wp:posOffset>2470150</wp:posOffset>
                </wp:positionH>
                <wp:positionV relativeFrom="paragraph">
                  <wp:posOffset>5617210</wp:posOffset>
                </wp:positionV>
                <wp:extent cx="212090" cy="238760"/>
                <wp:effectExtent l="0" t="0" r="16510" b="27940"/>
                <wp:wrapNone/>
                <wp:docPr id="54" name="Oval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090" cy="238760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oval id="Oval 53" o:spid="_x0000_s1026" style="position:absolute;margin-left:194.5pt;margin-top:442.3pt;width:16.7pt;height:18.8pt;z-index:251808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" filled="f" strokecolor="black [3213]" strokeweight="2pt"/>
            </w:pict>
          </mc:Fallback>
        </mc:AlternateConten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</w:instrText>
      </w:r>
      <w:r>
        <w:rPr>
          <w:rFonts w:cstheme="minorHAnsi"/>
          <w:sz w:val="24"/>
          <w:szCs w:val="24"/>
        </w:rPr>
        <w:fldChar w:fldCharType="end"/>
      </w:r>
    </w:p>
    <w:sectPr w:rsidR="00A3569E" w:rsidSect="00514264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5E3B120" w15:done="0"/>
  <w15:commentEx w15:paraId="1B0F081F" w15:done="0"/>
  <w15:commentEx w15:paraId="2AB74B87" w15:done="0"/>
  <w15:commentEx w15:paraId="54D951B5" w15:done="0"/>
  <w15:commentEx w15:paraId="30207A86" w15:done="0"/>
  <w15:commentEx w15:paraId="6909447D" w15:done="0"/>
  <w15:commentEx w15:paraId="23955923" w15:paraIdParent="6909447D" w15:done="0"/>
  <w15:commentEx w15:paraId="3389528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1235F" w:rsidRDefault="00F1235F" w:rsidP="00897BDE">
      <w:pPr>
        <w:spacing w:after="0" w:line="240" w:lineRule="auto"/>
      </w:pPr>
      <w:r>
        <w:separator/>
      </w:r>
    </w:p>
  </w:endnote>
  <w:endnote w:type="continuationSeparator" w:id="0">
    <w:p w:rsidR="00F1235F" w:rsidRDefault="00F1235F" w:rsidP="00897B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393874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1235F" w:rsidRDefault="00F1235F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94BD3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F1235F" w:rsidRDefault="00F1235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1235F" w:rsidRDefault="00F1235F" w:rsidP="00897BDE">
      <w:pPr>
        <w:spacing w:after="0" w:line="240" w:lineRule="auto"/>
      </w:pPr>
      <w:r>
        <w:separator/>
      </w:r>
    </w:p>
  </w:footnote>
  <w:footnote w:type="continuationSeparator" w:id="0">
    <w:p w:rsidR="00F1235F" w:rsidRDefault="00F1235F" w:rsidP="00897B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794B03"/>
    <w:multiLevelType w:val="hybridMultilevel"/>
    <w:tmpl w:val="D90092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9627A0F"/>
    <w:multiLevelType w:val="hybridMultilevel"/>
    <w:tmpl w:val="E45E6C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68336CB"/>
    <w:multiLevelType w:val="hybridMultilevel"/>
    <w:tmpl w:val="9886B5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AC20B86"/>
    <w:multiLevelType w:val="hybridMultilevel"/>
    <w:tmpl w:val="A4028F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4FA0D7A"/>
    <w:multiLevelType w:val="hybridMultilevel"/>
    <w:tmpl w:val="65FCC9B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AC57D48"/>
    <w:multiLevelType w:val="hybridMultilevel"/>
    <w:tmpl w:val="EC122A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C126B1B"/>
    <w:multiLevelType w:val="hybridMultilevel"/>
    <w:tmpl w:val="95963E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AD12DD6"/>
    <w:multiLevelType w:val="hybridMultilevel"/>
    <w:tmpl w:val="9C922A1E"/>
    <w:lvl w:ilvl="0" w:tplc="4C8E4FE0">
      <w:start w:val="1"/>
      <w:numFmt w:val="decimal"/>
      <w:lvlText w:val="(%1)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6D034CDC"/>
    <w:multiLevelType w:val="hybridMultilevel"/>
    <w:tmpl w:val="BE28A3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4AA5F6B"/>
    <w:multiLevelType w:val="hybridMultilevel"/>
    <w:tmpl w:val="893645B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9D52365"/>
    <w:multiLevelType w:val="hybridMultilevel"/>
    <w:tmpl w:val="372606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BD4481B"/>
    <w:multiLevelType w:val="hybridMultilevel"/>
    <w:tmpl w:val="25E079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0"/>
  </w:num>
  <w:num w:numId="5">
    <w:abstractNumId w:val="8"/>
  </w:num>
  <w:num w:numId="6">
    <w:abstractNumId w:val="10"/>
  </w:num>
  <w:num w:numId="7">
    <w:abstractNumId w:val="1"/>
  </w:num>
  <w:num w:numId="8">
    <w:abstractNumId w:val="9"/>
  </w:num>
  <w:num w:numId="9">
    <w:abstractNumId w:val="3"/>
  </w:num>
  <w:num w:numId="10">
    <w:abstractNumId w:val="11"/>
  </w:num>
  <w:num w:numId="11">
    <w:abstractNumId w:val="6"/>
  </w:num>
  <w:num w:numId="12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onica Lakhanpaul">
    <w15:presenceInfo w15:providerId="AD" w15:userId="S-1-5-21-2902265621-1063028621-2381561480-6694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rdiology in the You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datdftgdas0cef5pyvwfxixs552ds502xt&quot;&gt;Jo&lt;record-ids&gt;&lt;item&gt;113&lt;/item&gt;&lt;item&gt;115&lt;/item&gt;&lt;item&gt;116&lt;/item&gt;&lt;item&gt;236&lt;/item&gt;&lt;item&gt;237&lt;/item&gt;&lt;item&gt;241&lt;/item&gt;&lt;item&gt;271&lt;/item&gt;&lt;item&gt;272&lt;/item&gt;&lt;item&gt;273&lt;/item&gt;&lt;item&gt;274&lt;/item&gt;&lt;item&gt;275&lt;/item&gt;&lt;item&gt;276&lt;/item&gt;&lt;item&gt;277&lt;/item&gt;&lt;item&gt;278&lt;/item&gt;&lt;item&gt;279&lt;/item&gt;&lt;item&gt;284&lt;/item&gt;&lt;item&gt;285&lt;/item&gt;&lt;item&gt;286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/record-ids&gt;&lt;/item&gt;&lt;/Libraries&gt;"/>
  </w:docVars>
  <w:rsids>
    <w:rsidRoot w:val="00A97873"/>
    <w:rsid w:val="0000089F"/>
    <w:rsid w:val="00001760"/>
    <w:rsid w:val="00001D84"/>
    <w:rsid w:val="0001242D"/>
    <w:rsid w:val="0002091B"/>
    <w:rsid w:val="00021D09"/>
    <w:rsid w:val="00021E02"/>
    <w:rsid w:val="00022B7D"/>
    <w:rsid w:val="00026211"/>
    <w:rsid w:val="000278D5"/>
    <w:rsid w:val="00035013"/>
    <w:rsid w:val="00035573"/>
    <w:rsid w:val="000411AB"/>
    <w:rsid w:val="000427F1"/>
    <w:rsid w:val="000458E1"/>
    <w:rsid w:val="00046915"/>
    <w:rsid w:val="0005259B"/>
    <w:rsid w:val="000536F8"/>
    <w:rsid w:val="000545B4"/>
    <w:rsid w:val="0005635C"/>
    <w:rsid w:val="0005723A"/>
    <w:rsid w:val="0007114E"/>
    <w:rsid w:val="000712FE"/>
    <w:rsid w:val="00081A98"/>
    <w:rsid w:val="00085080"/>
    <w:rsid w:val="000855A1"/>
    <w:rsid w:val="00087FE0"/>
    <w:rsid w:val="0009405A"/>
    <w:rsid w:val="000978B0"/>
    <w:rsid w:val="000A7A04"/>
    <w:rsid w:val="000B2BDA"/>
    <w:rsid w:val="000C16C5"/>
    <w:rsid w:val="000C232F"/>
    <w:rsid w:val="000C35F8"/>
    <w:rsid w:val="000C6D82"/>
    <w:rsid w:val="000D1456"/>
    <w:rsid w:val="000E7D90"/>
    <w:rsid w:val="000F0834"/>
    <w:rsid w:val="000F53CF"/>
    <w:rsid w:val="00106D0E"/>
    <w:rsid w:val="001070C0"/>
    <w:rsid w:val="00114452"/>
    <w:rsid w:val="00114EE5"/>
    <w:rsid w:val="0011649C"/>
    <w:rsid w:val="00117638"/>
    <w:rsid w:val="00121C7F"/>
    <w:rsid w:val="0012357E"/>
    <w:rsid w:val="00126E9B"/>
    <w:rsid w:val="0013254A"/>
    <w:rsid w:val="00150D20"/>
    <w:rsid w:val="00160BE7"/>
    <w:rsid w:val="00162929"/>
    <w:rsid w:val="00162E51"/>
    <w:rsid w:val="00182C16"/>
    <w:rsid w:val="00185351"/>
    <w:rsid w:val="00185FFE"/>
    <w:rsid w:val="001877C8"/>
    <w:rsid w:val="0019350D"/>
    <w:rsid w:val="001955BD"/>
    <w:rsid w:val="0019718C"/>
    <w:rsid w:val="001A42CC"/>
    <w:rsid w:val="001A54A4"/>
    <w:rsid w:val="001B31FE"/>
    <w:rsid w:val="001B3DC6"/>
    <w:rsid w:val="001C08DB"/>
    <w:rsid w:val="001C4F56"/>
    <w:rsid w:val="001D34DC"/>
    <w:rsid w:val="001D5650"/>
    <w:rsid w:val="001D5CEE"/>
    <w:rsid w:val="001D7A01"/>
    <w:rsid w:val="001E2A16"/>
    <w:rsid w:val="001E5A46"/>
    <w:rsid w:val="001E7C73"/>
    <w:rsid w:val="001F4A6F"/>
    <w:rsid w:val="001F7B9B"/>
    <w:rsid w:val="00200F26"/>
    <w:rsid w:val="002025AE"/>
    <w:rsid w:val="00213081"/>
    <w:rsid w:val="00214179"/>
    <w:rsid w:val="00214DD0"/>
    <w:rsid w:val="00224A2F"/>
    <w:rsid w:val="002255F4"/>
    <w:rsid w:val="00225F3F"/>
    <w:rsid w:val="002304FD"/>
    <w:rsid w:val="00235B63"/>
    <w:rsid w:val="00241CBD"/>
    <w:rsid w:val="00243127"/>
    <w:rsid w:val="00245A9C"/>
    <w:rsid w:val="0024737A"/>
    <w:rsid w:val="00250414"/>
    <w:rsid w:val="00261D12"/>
    <w:rsid w:val="00262817"/>
    <w:rsid w:val="00264D09"/>
    <w:rsid w:val="00265C7C"/>
    <w:rsid w:val="0026781C"/>
    <w:rsid w:val="00272BAC"/>
    <w:rsid w:val="002734DC"/>
    <w:rsid w:val="00273DF4"/>
    <w:rsid w:val="0027766E"/>
    <w:rsid w:val="00283C3E"/>
    <w:rsid w:val="00286501"/>
    <w:rsid w:val="00287697"/>
    <w:rsid w:val="00287989"/>
    <w:rsid w:val="00297D50"/>
    <w:rsid w:val="002A131D"/>
    <w:rsid w:val="002A2426"/>
    <w:rsid w:val="002A6920"/>
    <w:rsid w:val="002B6F4B"/>
    <w:rsid w:val="002C68C6"/>
    <w:rsid w:val="002C74DC"/>
    <w:rsid w:val="002D6FF8"/>
    <w:rsid w:val="002D7878"/>
    <w:rsid w:val="002E12C4"/>
    <w:rsid w:val="002F0556"/>
    <w:rsid w:val="003032A6"/>
    <w:rsid w:val="00305CD7"/>
    <w:rsid w:val="003062B0"/>
    <w:rsid w:val="00311C30"/>
    <w:rsid w:val="00311F8F"/>
    <w:rsid w:val="0031420C"/>
    <w:rsid w:val="003251C6"/>
    <w:rsid w:val="00326B34"/>
    <w:rsid w:val="00327011"/>
    <w:rsid w:val="00333633"/>
    <w:rsid w:val="0033391E"/>
    <w:rsid w:val="003343CE"/>
    <w:rsid w:val="00341B9A"/>
    <w:rsid w:val="00342D81"/>
    <w:rsid w:val="00343FA5"/>
    <w:rsid w:val="003525C6"/>
    <w:rsid w:val="00353E8F"/>
    <w:rsid w:val="00356BC5"/>
    <w:rsid w:val="00357B54"/>
    <w:rsid w:val="00360B0B"/>
    <w:rsid w:val="003623B0"/>
    <w:rsid w:val="00376EAF"/>
    <w:rsid w:val="00380E14"/>
    <w:rsid w:val="0038357A"/>
    <w:rsid w:val="00383886"/>
    <w:rsid w:val="00384F0A"/>
    <w:rsid w:val="0039079A"/>
    <w:rsid w:val="003950AF"/>
    <w:rsid w:val="003A074E"/>
    <w:rsid w:val="003A1C08"/>
    <w:rsid w:val="003A7EB2"/>
    <w:rsid w:val="003B5AC2"/>
    <w:rsid w:val="003C3682"/>
    <w:rsid w:val="003C4EFD"/>
    <w:rsid w:val="003C6189"/>
    <w:rsid w:val="003D1888"/>
    <w:rsid w:val="003E31D9"/>
    <w:rsid w:val="00402E24"/>
    <w:rsid w:val="0040404E"/>
    <w:rsid w:val="00415595"/>
    <w:rsid w:val="00415626"/>
    <w:rsid w:val="00416A4D"/>
    <w:rsid w:val="00421CD7"/>
    <w:rsid w:val="00426972"/>
    <w:rsid w:val="0043196E"/>
    <w:rsid w:val="00437C01"/>
    <w:rsid w:val="0045104B"/>
    <w:rsid w:val="00454C4B"/>
    <w:rsid w:val="0047078C"/>
    <w:rsid w:val="00470E11"/>
    <w:rsid w:val="00470E46"/>
    <w:rsid w:val="00474821"/>
    <w:rsid w:val="004828BA"/>
    <w:rsid w:val="0048335B"/>
    <w:rsid w:val="00486FF4"/>
    <w:rsid w:val="00490A50"/>
    <w:rsid w:val="004969BB"/>
    <w:rsid w:val="004A7A88"/>
    <w:rsid w:val="004B70A4"/>
    <w:rsid w:val="004C3EA9"/>
    <w:rsid w:val="004C5CA0"/>
    <w:rsid w:val="004C6AC1"/>
    <w:rsid w:val="004C6CAF"/>
    <w:rsid w:val="004D0D00"/>
    <w:rsid w:val="004D2F9F"/>
    <w:rsid w:val="004D3210"/>
    <w:rsid w:val="004D494D"/>
    <w:rsid w:val="004E2CEC"/>
    <w:rsid w:val="004E3BFE"/>
    <w:rsid w:val="004E3C3E"/>
    <w:rsid w:val="004F78D8"/>
    <w:rsid w:val="004F7993"/>
    <w:rsid w:val="00503440"/>
    <w:rsid w:val="00505975"/>
    <w:rsid w:val="00514264"/>
    <w:rsid w:val="00514448"/>
    <w:rsid w:val="00520747"/>
    <w:rsid w:val="005303C7"/>
    <w:rsid w:val="00532B14"/>
    <w:rsid w:val="00533907"/>
    <w:rsid w:val="00540FF0"/>
    <w:rsid w:val="00542627"/>
    <w:rsid w:val="00547C61"/>
    <w:rsid w:val="0057711B"/>
    <w:rsid w:val="00590469"/>
    <w:rsid w:val="00596D58"/>
    <w:rsid w:val="005A00AF"/>
    <w:rsid w:val="005A1147"/>
    <w:rsid w:val="005B30FA"/>
    <w:rsid w:val="005C37C5"/>
    <w:rsid w:val="005C44EF"/>
    <w:rsid w:val="005D027A"/>
    <w:rsid w:val="005D165B"/>
    <w:rsid w:val="005E0E16"/>
    <w:rsid w:val="005E4A88"/>
    <w:rsid w:val="005E7238"/>
    <w:rsid w:val="005F5048"/>
    <w:rsid w:val="00614884"/>
    <w:rsid w:val="00617394"/>
    <w:rsid w:val="006251E1"/>
    <w:rsid w:val="0063459B"/>
    <w:rsid w:val="0064572B"/>
    <w:rsid w:val="00646C9F"/>
    <w:rsid w:val="00654D5C"/>
    <w:rsid w:val="00663D38"/>
    <w:rsid w:val="00666CF3"/>
    <w:rsid w:val="00682A38"/>
    <w:rsid w:val="00683D29"/>
    <w:rsid w:val="00683F86"/>
    <w:rsid w:val="00691C20"/>
    <w:rsid w:val="00692F08"/>
    <w:rsid w:val="006A1BA0"/>
    <w:rsid w:val="006B323B"/>
    <w:rsid w:val="006B384C"/>
    <w:rsid w:val="006B42ED"/>
    <w:rsid w:val="006B461F"/>
    <w:rsid w:val="006C06B2"/>
    <w:rsid w:val="006C633F"/>
    <w:rsid w:val="006D2B14"/>
    <w:rsid w:val="006D3B31"/>
    <w:rsid w:val="006D3CAD"/>
    <w:rsid w:val="006E049A"/>
    <w:rsid w:val="006E0CA8"/>
    <w:rsid w:val="006E374F"/>
    <w:rsid w:val="006F5C13"/>
    <w:rsid w:val="006F7CBB"/>
    <w:rsid w:val="007024FA"/>
    <w:rsid w:val="00703F02"/>
    <w:rsid w:val="00707D1B"/>
    <w:rsid w:val="007155CF"/>
    <w:rsid w:val="00720654"/>
    <w:rsid w:val="0072117D"/>
    <w:rsid w:val="00730556"/>
    <w:rsid w:val="007347B2"/>
    <w:rsid w:val="00735BBB"/>
    <w:rsid w:val="00736DC7"/>
    <w:rsid w:val="00740072"/>
    <w:rsid w:val="00741C9F"/>
    <w:rsid w:val="00741E8D"/>
    <w:rsid w:val="00746433"/>
    <w:rsid w:val="00754B6A"/>
    <w:rsid w:val="00756EF8"/>
    <w:rsid w:val="00760200"/>
    <w:rsid w:val="007619CF"/>
    <w:rsid w:val="007710FE"/>
    <w:rsid w:val="00772E88"/>
    <w:rsid w:val="00776D54"/>
    <w:rsid w:val="007777A7"/>
    <w:rsid w:val="00780447"/>
    <w:rsid w:val="00783CE7"/>
    <w:rsid w:val="00784555"/>
    <w:rsid w:val="007914A2"/>
    <w:rsid w:val="00792D9E"/>
    <w:rsid w:val="00794BD3"/>
    <w:rsid w:val="00794CC5"/>
    <w:rsid w:val="00797892"/>
    <w:rsid w:val="00797AED"/>
    <w:rsid w:val="007A20B4"/>
    <w:rsid w:val="007B6397"/>
    <w:rsid w:val="007C0955"/>
    <w:rsid w:val="007E4217"/>
    <w:rsid w:val="007E7048"/>
    <w:rsid w:val="007F6989"/>
    <w:rsid w:val="00800CC8"/>
    <w:rsid w:val="00805493"/>
    <w:rsid w:val="0081422B"/>
    <w:rsid w:val="00822F8F"/>
    <w:rsid w:val="0082773B"/>
    <w:rsid w:val="00827ED5"/>
    <w:rsid w:val="00860917"/>
    <w:rsid w:val="00865C4E"/>
    <w:rsid w:val="00871DAC"/>
    <w:rsid w:val="0089070D"/>
    <w:rsid w:val="00896B52"/>
    <w:rsid w:val="00897BDE"/>
    <w:rsid w:val="008A6BC4"/>
    <w:rsid w:val="008A6D25"/>
    <w:rsid w:val="008B0030"/>
    <w:rsid w:val="008B4B9D"/>
    <w:rsid w:val="008C283C"/>
    <w:rsid w:val="008D106B"/>
    <w:rsid w:val="008D153F"/>
    <w:rsid w:val="008D1875"/>
    <w:rsid w:val="008D60AF"/>
    <w:rsid w:val="008F2B1F"/>
    <w:rsid w:val="008F3E9D"/>
    <w:rsid w:val="008F43CE"/>
    <w:rsid w:val="009002F2"/>
    <w:rsid w:val="009026B2"/>
    <w:rsid w:val="00903473"/>
    <w:rsid w:val="00904D55"/>
    <w:rsid w:val="0090619C"/>
    <w:rsid w:val="009164A3"/>
    <w:rsid w:val="00921A19"/>
    <w:rsid w:val="00921D81"/>
    <w:rsid w:val="009221E0"/>
    <w:rsid w:val="00924067"/>
    <w:rsid w:val="0092654F"/>
    <w:rsid w:val="009302D9"/>
    <w:rsid w:val="00930AF6"/>
    <w:rsid w:val="00940ED1"/>
    <w:rsid w:val="00943729"/>
    <w:rsid w:val="0095284C"/>
    <w:rsid w:val="0095524A"/>
    <w:rsid w:val="0095633D"/>
    <w:rsid w:val="009567D1"/>
    <w:rsid w:val="009571CC"/>
    <w:rsid w:val="00960A72"/>
    <w:rsid w:val="009655EB"/>
    <w:rsid w:val="0096602F"/>
    <w:rsid w:val="00986C5A"/>
    <w:rsid w:val="00986C7E"/>
    <w:rsid w:val="00987CD1"/>
    <w:rsid w:val="00994060"/>
    <w:rsid w:val="009964C9"/>
    <w:rsid w:val="0099660B"/>
    <w:rsid w:val="009A1B17"/>
    <w:rsid w:val="009A7E47"/>
    <w:rsid w:val="009B1ACA"/>
    <w:rsid w:val="009B495D"/>
    <w:rsid w:val="009B67E8"/>
    <w:rsid w:val="009B698A"/>
    <w:rsid w:val="009C06AB"/>
    <w:rsid w:val="009C1BED"/>
    <w:rsid w:val="009C2139"/>
    <w:rsid w:val="009C3498"/>
    <w:rsid w:val="009C735B"/>
    <w:rsid w:val="009D019C"/>
    <w:rsid w:val="009D1B19"/>
    <w:rsid w:val="009D2CF9"/>
    <w:rsid w:val="009D7EC9"/>
    <w:rsid w:val="009E1ACB"/>
    <w:rsid w:val="009E475B"/>
    <w:rsid w:val="009E79EA"/>
    <w:rsid w:val="009F2BCF"/>
    <w:rsid w:val="00A101C9"/>
    <w:rsid w:val="00A10227"/>
    <w:rsid w:val="00A104D3"/>
    <w:rsid w:val="00A22E2F"/>
    <w:rsid w:val="00A25693"/>
    <w:rsid w:val="00A2572E"/>
    <w:rsid w:val="00A32A82"/>
    <w:rsid w:val="00A3569E"/>
    <w:rsid w:val="00A37C5B"/>
    <w:rsid w:val="00A41C00"/>
    <w:rsid w:val="00A42B07"/>
    <w:rsid w:val="00A43FD5"/>
    <w:rsid w:val="00A5135C"/>
    <w:rsid w:val="00A517BF"/>
    <w:rsid w:val="00A51DCE"/>
    <w:rsid w:val="00A52B18"/>
    <w:rsid w:val="00A52E6D"/>
    <w:rsid w:val="00A549C8"/>
    <w:rsid w:val="00A61032"/>
    <w:rsid w:val="00A62CDF"/>
    <w:rsid w:val="00A64177"/>
    <w:rsid w:val="00A80C8C"/>
    <w:rsid w:val="00A8208B"/>
    <w:rsid w:val="00A86039"/>
    <w:rsid w:val="00A91954"/>
    <w:rsid w:val="00A9473C"/>
    <w:rsid w:val="00A97873"/>
    <w:rsid w:val="00AA2B92"/>
    <w:rsid w:val="00AA4E49"/>
    <w:rsid w:val="00AA5753"/>
    <w:rsid w:val="00AA6158"/>
    <w:rsid w:val="00AB6F2D"/>
    <w:rsid w:val="00AC07BB"/>
    <w:rsid w:val="00AC6E4F"/>
    <w:rsid w:val="00AD1D44"/>
    <w:rsid w:val="00AE1777"/>
    <w:rsid w:val="00AE72DF"/>
    <w:rsid w:val="00AF4599"/>
    <w:rsid w:val="00AF6278"/>
    <w:rsid w:val="00AF677E"/>
    <w:rsid w:val="00AF7F67"/>
    <w:rsid w:val="00B1098E"/>
    <w:rsid w:val="00B1736E"/>
    <w:rsid w:val="00B30061"/>
    <w:rsid w:val="00B33271"/>
    <w:rsid w:val="00B40534"/>
    <w:rsid w:val="00B466EC"/>
    <w:rsid w:val="00B55EF2"/>
    <w:rsid w:val="00B56E14"/>
    <w:rsid w:val="00B60858"/>
    <w:rsid w:val="00B637D0"/>
    <w:rsid w:val="00B63EDD"/>
    <w:rsid w:val="00B67601"/>
    <w:rsid w:val="00B732CF"/>
    <w:rsid w:val="00B80E57"/>
    <w:rsid w:val="00B84CBA"/>
    <w:rsid w:val="00B9380F"/>
    <w:rsid w:val="00B94D7A"/>
    <w:rsid w:val="00B94F05"/>
    <w:rsid w:val="00BA0C8C"/>
    <w:rsid w:val="00BB05FC"/>
    <w:rsid w:val="00BB78FA"/>
    <w:rsid w:val="00BC008C"/>
    <w:rsid w:val="00BC119C"/>
    <w:rsid w:val="00BC4632"/>
    <w:rsid w:val="00BC4F95"/>
    <w:rsid w:val="00BC7C50"/>
    <w:rsid w:val="00BD2FEE"/>
    <w:rsid w:val="00BD4327"/>
    <w:rsid w:val="00BE073C"/>
    <w:rsid w:val="00BE691C"/>
    <w:rsid w:val="00BF4CF7"/>
    <w:rsid w:val="00BF5E67"/>
    <w:rsid w:val="00C10E5E"/>
    <w:rsid w:val="00C14FB7"/>
    <w:rsid w:val="00C1707E"/>
    <w:rsid w:val="00C1728D"/>
    <w:rsid w:val="00C176A9"/>
    <w:rsid w:val="00C248DC"/>
    <w:rsid w:val="00C30045"/>
    <w:rsid w:val="00C3438D"/>
    <w:rsid w:val="00C40680"/>
    <w:rsid w:val="00C4287E"/>
    <w:rsid w:val="00C46E2E"/>
    <w:rsid w:val="00C47EF0"/>
    <w:rsid w:val="00C51619"/>
    <w:rsid w:val="00C60832"/>
    <w:rsid w:val="00C62CF7"/>
    <w:rsid w:val="00C9245A"/>
    <w:rsid w:val="00C96394"/>
    <w:rsid w:val="00CA05E3"/>
    <w:rsid w:val="00CA52E4"/>
    <w:rsid w:val="00CA6747"/>
    <w:rsid w:val="00CB4553"/>
    <w:rsid w:val="00CB615E"/>
    <w:rsid w:val="00CB6592"/>
    <w:rsid w:val="00CC014D"/>
    <w:rsid w:val="00CC16EC"/>
    <w:rsid w:val="00CC60EF"/>
    <w:rsid w:val="00CD0240"/>
    <w:rsid w:val="00CE01C7"/>
    <w:rsid w:val="00CE06DE"/>
    <w:rsid w:val="00CE3609"/>
    <w:rsid w:val="00CE4C45"/>
    <w:rsid w:val="00CE4E0D"/>
    <w:rsid w:val="00CE5801"/>
    <w:rsid w:val="00CF236B"/>
    <w:rsid w:val="00CF2988"/>
    <w:rsid w:val="00CF3104"/>
    <w:rsid w:val="00CF544B"/>
    <w:rsid w:val="00D01B2A"/>
    <w:rsid w:val="00D027FF"/>
    <w:rsid w:val="00D02905"/>
    <w:rsid w:val="00D04924"/>
    <w:rsid w:val="00D06CB1"/>
    <w:rsid w:val="00D233D2"/>
    <w:rsid w:val="00D339E7"/>
    <w:rsid w:val="00D41333"/>
    <w:rsid w:val="00D41ACA"/>
    <w:rsid w:val="00D5152E"/>
    <w:rsid w:val="00D60F66"/>
    <w:rsid w:val="00D61C5C"/>
    <w:rsid w:val="00D64FF9"/>
    <w:rsid w:val="00D67BF8"/>
    <w:rsid w:val="00D77909"/>
    <w:rsid w:val="00D82568"/>
    <w:rsid w:val="00D91B32"/>
    <w:rsid w:val="00DA7DEA"/>
    <w:rsid w:val="00DB6AB2"/>
    <w:rsid w:val="00DB6C3A"/>
    <w:rsid w:val="00DC2629"/>
    <w:rsid w:val="00DC2DC7"/>
    <w:rsid w:val="00DC4B34"/>
    <w:rsid w:val="00DC6A08"/>
    <w:rsid w:val="00DD0144"/>
    <w:rsid w:val="00DD1F5F"/>
    <w:rsid w:val="00DE0D9D"/>
    <w:rsid w:val="00DE4334"/>
    <w:rsid w:val="00DE56B2"/>
    <w:rsid w:val="00DE6D65"/>
    <w:rsid w:val="00DE6DD6"/>
    <w:rsid w:val="00DF0706"/>
    <w:rsid w:val="00DF0CDC"/>
    <w:rsid w:val="00DF1924"/>
    <w:rsid w:val="00DF67D6"/>
    <w:rsid w:val="00E0018F"/>
    <w:rsid w:val="00E03930"/>
    <w:rsid w:val="00E12619"/>
    <w:rsid w:val="00E16AAE"/>
    <w:rsid w:val="00E222A5"/>
    <w:rsid w:val="00E416DC"/>
    <w:rsid w:val="00E54D9F"/>
    <w:rsid w:val="00E56635"/>
    <w:rsid w:val="00E57F7B"/>
    <w:rsid w:val="00E6562F"/>
    <w:rsid w:val="00E94B21"/>
    <w:rsid w:val="00E956B2"/>
    <w:rsid w:val="00EA314E"/>
    <w:rsid w:val="00EA3384"/>
    <w:rsid w:val="00EA4051"/>
    <w:rsid w:val="00EA5AC3"/>
    <w:rsid w:val="00EB5EE1"/>
    <w:rsid w:val="00EC1FAA"/>
    <w:rsid w:val="00ED0D47"/>
    <w:rsid w:val="00ED2459"/>
    <w:rsid w:val="00ED3925"/>
    <w:rsid w:val="00ED3F7F"/>
    <w:rsid w:val="00ED4F4E"/>
    <w:rsid w:val="00ED5E69"/>
    <w:rsid w:val="00EE0BBF"/>
    <w:rsid w:val="00EE1E8C"/>
    <w:rsid w:val="00EE712C"/>
    <w:rsid w:val="00EF02AF"/>
    <w:rsid w:val="00EF2C73"/>
    <w:rsid w:val="00EF3CC8"/>
    <w:rsid w:val="00EF6C87"/>
    <w:rsid w:val="00F0682E"/>
    <w:rsid w:val="00F068D2"/>
    <w:rsid w:val="00F1235F"/>
    <w:rsid w:val="00F15305"/>
    <w:rsid w:val="00F2636B"/>
    <w:rsid w:val="00F2758A"/>
    <w:rsid w:val="00F36428"/>
    <w:rsid w:val="00F45069"/>
    <w:rsid w:val="00F4568B"/>
    <w:rsid w:val="00F457D8"/>
    <w:rsid w:val="00F47D9F"/>
    <w:rsid w:val="00F521B0"/>
    <w:rsid w:val="00F52377"/>
    <w:rsid w:val="00F54D74"/>
    <w:rsid w:val="00F57295"/>
    <w:rsid w:val="00F64C84"/>
    <w:rsid w:val="00F65010"/>
    <w:rsid w:val="00F67B2D"/>
    <w:rsid w:val="00F72FC0"/>
    <w:rsid w:val="00F7424F"/>
    <w:rsid w:val="00F7538D"/>
    <w:rsid w:val="00F77975"/>
    <w:rsid w:val="00F77BE2"/>
    <w:rsid w:val="00F904B2"/>
    <w:rsid w:val="00F965D8"/>
    <w:rsid w:val="00F96932"/>
    <w:rsid w:val="00FA0972"/>
    <w:rsid w:val="00FA16E4"/>
    <w:rsid w:val="00FA1A5B"/>
    <w:rsid w:val="00FA1F70"/>
    <w:rsid w:val="00FA4488"/>
    <w:rsid w:val="00FA5A8D"/>
    <w:rsid w:val="00FB7111"/>
    <w:rsid w:val="00FC4FCE"/>
    <w:rsid w:val="00FD1FA1"/>
    <w:rsid w:val="00FD5AAF"/>
    <w:rsid w:val="00FD5B0F"/>
    <w:rsid w:val="00FE02E4"/>
    <w:rsid w:val="00FF05B5"/>
    <w:rsid w:val="00FF54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956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B6A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D7EC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7EC9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14EE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customStyle="1" w:styleId="TableGrid1">
    <w:name w:val="Table Grid1"/>
    <w:basedOn w:val="TableNormal"/>
    <w:next w:val="TableGrid"/>
    <w:uiPriority w:val="59"/>
    <w:rsid w:val="006D3C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0712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877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77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77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77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77C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9380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00F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0F2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00F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00F26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3A7EB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DE56B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897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7BDE"/>
  </w:style>
  <w:style w:type="paragraph" w:styleId="Footer">
    <w:name w:val="footer"/>
    <w:basedOn w:val="Normal"/>
    <w:link w:val="FooterChar"/>
    <w:uiPriority w:val="99"/>
    <w:unhideWhenUsed/>
    <w:rsid w:val="00897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7BDE"/>
  </w:style>
  <w:style w:type="character" w:styleId="FollowedHyperlink">
    <w:name w:val="FollowedHyperlink"/>
    <w:basedOn w:val="DefaultParagraphFont"/>
    <w:uiPriority w:val="99"/>
    <w:semiHidden/>
    <w:unhideWhenUsed/>
    <w:rsid w:val="00DC6A08"/>
    <w:rPr>
      <w:color w:val="800080" w:themeColor="followedHyperlink"/>
      <w:u w:val="single"/>
    </w:rPr>
  </w:style>
  <w:style w:type="paragraph" w:customStyle="1" w:styleId="title1">
    <w:name w:val="title1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3251C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956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B6A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D7EC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7EC9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14EE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customStyle="1" w:styleId="TableGrid1">
    <w:name w:val="Table Grid1"/>
    <w:basedOn w:val="TableNormal"/>
    <w:next w:val="TableGrid"/>
    <w:uiPriority w:val="59"/>
    <w:rsid w:val="006D3C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0712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877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77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77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77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77C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B9380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00F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0F2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00F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00F26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3A7EB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DE56B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897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7BDE"/>
  </w:style>
  <w:style w:type="paragraph" w:styleId="Footer">
    <w:name w:val="footer"/>
    <w:basedOn w:val="Normal"/>
    <w:link w:val="FooterChar"/>
    <w:uiPriority w:val="99"/>
    <w:unhideWhenUsed/>
    <w:rsid w:val="00897B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7BDE"/>
  </w:style>
  <w:style w:type="character" w:styleId="FollowedHyperlink">
    <w:name w:val="FollowedHyperlink"/>
    <w:basedOn w:val="DefaultParagraphFont"/>
    <w:uiPriority w:val="99"/>
    <w:semiHidden/>
    <w:unhideWhenUsed/>
    <w:rsid w:val="00DC6A08"/>
    <w:rPr>
      <w:color w:val="800080" w:themeColor="followedHyperlink"/>
      <w:u w:val="single"/>
    </w:rPr>
  </w:style>
  <w:style w:type="paragraph" w:customStyle="1" w:styleId="title1">
    <w:name w:val="title1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3251C6"/>
    <w:pPr>
      <w:spacing w:after="0" w:line="240" w:lineRule="auto"/>
    </w:pPr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3251C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777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227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867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28907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4183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2092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98255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433969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680392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microsoft.com/office/2011/relationships/people" Target="people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fontTable" Target="fontTable.xml"/><Relationship Id="rId27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A330F2-08DA-4F09-AB07-44BB3F6188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4511</Words>
  <Characters>25719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eat Ormond Street Hospital</Company>
  <LinksUpToDate>false</LinksUpToDate>
  <CharactersWithSpaces>301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 Wray</dc:creator>
  <cp:lastModifiedBy>Jo Wray</cp:lastModifiedBy>
  <cp:revision>4</cp:revision>
  <cp:lastPrinted>2016-08-30T11:19:00Z</cp:lastPrinted>
  <dcterms:created xsi:type="dcterms:W3CDTF">2017-04-19T12:26:00Z</dcterms:created>
  <dcterms:modified xsi:type="dcterms:W3CDTF">2017-09-21T09:39:00Z</dcterms:modified>
</cp:coreProperties>
</file>